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0A7678" w14:textId="77777777" w:rsidR="00CE432B" w:rsidRDefault="004B1BF3" w:rsidP="00B054B8">
      <w:pPr>
        <w:spacing w:after="120" w:line="240" w:lineRule="auto"/>
        <w:jc w:val="both"/>
        <w:rPr>
          <w:rFonts w:ascii="Times New Roman" w:eastAsia="等线" w:hAnsi="Times New Roman" w:cs="Times New Roman"/>
          <w:b/>
          <w:kern w:val="2"/>
          <w:sz w:val="24"/>
          <w:szCs w:val="24"/>
          <w:lang w:eastAsia="zh-TW"/>
        </w:rPr>
      </w:pPr>
      <w:r w:rsidRPr="00B054B8">
        <w:rPr>
          <w:rFonts w:ascii="Times New Roman" w:eastAsia="等线" w:hAnsi="Times New Roman" w:cs="Times New Roman"/>
          <w:b/>
          <w:kern w:val="2"/>
          <w:sz w:val="24"/>
          <w:szCs w:val="24"/>
          <w:lang w:eastAsia="zh-TW"/>
        </w:rPr>
        <w:t>T</w:t>
      </w:r>
      <w:r w:rsidR="00961A63" w:rsidRPr="00B054B8">
        <w:rPr>
          <w:rFonts w:ascii="Times New Roman" w:eastAsia="等线" w:hAnsi="Times New Roman" w:cs="Times New Roman"/>
          <w:b/>
          <w:kern w:val="2"/>
          <w:sz w:val="24"/>
          <w:szCs w:val="24"/>
          <w:lang w:eastAsia="zh-TW"/>
        </w:rPr>
        <w:t>itle</w:t>
      </w:r>
      <w:r w:rsidRPr="00F655B3">
        <w:rPr>
          <w:rFonts w:ascii="Times New Roman" w:eastAsia="等线" w:hAnsi="Times New Roman" w:cs="Times New Roman"/>
          <w:b/>
          <w:kern w:val="2"/>
          <w:sz w:val="24"/>
          <w:szCs w:val="24"/>
          <w:lang w:eastAsia="zh-TW"/>
        </w:rPr>
        <w:t xml:space="preserve">: </w:t>
      </w:r>
    </w:p>
    <w:p w14:paraId="529ADF78" w14:textId="442CC899" w:rsidR="00A92035" w:rsidRPr="00591FC9" w:rsidRDefault="00BC1B54" w:rsidP="00B054B8">
      <w:pPr>
        <w:spacing w:after="120" w:line="240" w:lineRule="auto"/>
        <w:jc w:val="both"/>
        <w:rPr>
          <w:rFonts w:ascii="Times New Roman" w:eastAsia="等线" w:hAnsi="Times New Roman" w:cs="Times New Roman"/>
          <w:kern w:val="2"/>
          <w:sz w:val="24"/>
          <w:szCs w:val="24"/>
          <w:lang w:eastAsia="zh-TW"/>
        </w:rPr>
      </w:pPr>
      <w:r w:rsidRPr="00591FC9">
        <w:rPr>
          <w:rFonts w:ascii="Times New Roman" w:eastAsia="等线" w:hAnsi="Times New Roman" w:cs="Times New Roman"/>
          <w:kern w:val="2"/>
          <w:sz w:val="24"/>
          <w:szCs w:val="24"/>
          <w:lang w:eastAsia="zh-TW"/>
        </w:rPr>
        <w:t xml:space="preserve">Drug </w:t>
      </w:r>
      <w:r>
        <w:rPr>
          <w:rFonts w:ascii="Times New Roman" w:eastAsia="等线" w:hAnsi="Times New Roman" w:cs="Times New Roman"/>
          <w:kern w:val="2"/>
          <w:sz w:val="24"/>
          <w:szCs w:val="24"/>
          <w:lang w:eastAsia="zh-TW"/>
        </w:rPr>
        <w:t>r</w:t>
      </w:r>
      <w:r w:rsidRPr="00591FC9">
        <w:rPr>
          <w:rFonts w:ascii="Times New Roman" w:eastAsia="等线" w:hAnsi="Times New Roman" w:cs="Times New Roman"/>
          <w:kern w:val="2"/>
          <w:sz w:val="24"/>
          <w:szCs w:val="24"/>
          <w:lang w:eastAsia="zh-TW"/>
        </w:rPr>
        <w:t>epurposing</w:t>
      </w:r>
      <w:r>
        <w:rPr>
          <w:rFonts w:ascii="Times New Roman" w:eastAsia="等线" w:hAnsi="Times New Roman" w:cs="Times New Roman"/>
          <w:kern w:val="2"/>
          <w:sz w:val="24"/>
          <w:szCs w:val="24"/>
          <w:lang w:eastAsia="zh-TW"/>
        </w:rPr>
        <w:t xml:space="preserve"> to </w:t>
      </w:r>
      <w:r w:rsidR="006D171E">
        <w:rPr>
          <w:rFonts w:ascii="Times New Roman" w:eastAsia="等线" w:hAnsi="Times New Roman" w:cs="Times New Roman"/>
          <w:kern w:val="2"/>
          <w:sz w:val="24"/>
          <w:szCs w:val="24"/>
          <w:lang w:eastAsia="zh-TW"/>
        </w:rPr>
        <w:t>target</w:t>
      </w:r>
      <w:r>
        <w:rPr>
          <w:rFonts w:ascii="Times New Roman" w:eastAsia="等线" w:hAnsi="Times New Roman" w:cs="Times New Roman"/>
          <w:kern w:val="2"/>
          <w:sz w:val="24"/>
          <w:szCs w:val="24"/>
          <w:lang w:eastAsia="zh-TW"/>
        </w:rPr>
        <w:t xml:space="preserve"> COVID-19: a big data driven approach </w:t>
      </w:r>
    </w:p>
    <w:p w14:paraId="030124E3" w14:textId="2213B233" w:rsidR="00423A2F" w:rsidRPr="00423A2F" w:rsidRDefault="00FC7980" w:rsidP="00B054B8">
      <w:pPr>
        <w:spacing w:after="120" w:line="240" w:lineRule="auto"/>
        <w:jc w:val="both"/>
        <w:rPr>
          <w:rFonts w:ascii="Microsoft JhengHei" w:eastAsia="Microsoft JhengHei" w:hAnsi="Microsoft JhengHei" w:cstheme="minorHAnsi"/>
          <w:kern w:val="2"/>
          <w:sz w:val="24"/>
          <w:szCs w:val="24"/>
          <w:lang w:eastAsia="zh-TW"/>
        </w:rPr>
      </w:pPr>
      <w:r w:rsidRPr="00591FC9">
        <w:rPr>
          <w:rFonts w:ascii="Microsoft JhengHei" w:eastAsia="Microsoft JhengHei" w:hAnsi="Microsoft JhengHei" w:cs="PMingLiU" w:hint="eastAsia"/>
          <w:kern w:val="2"/>
          <w:sz w:val="24"/>
          <w:szCs w:val="24"/>
          <w:lang w:eastAsia="zh-TW"/>
        </w:rPr>
        <w:t>建立用於新冠肺炎</w:t>
      </w:r>
      <w:r w:rsidR="00A2186E" w:rsidRPr="00591FC9">
        <w:rPr>
          <w:rFonts w:ascii="Microsoft JhengHei" w:eastAsia="Microsoft JhengHei" w:hAnsi="Microsoft JhengHei" w:cs="PMingLiU" w:hint="eastAsia"/>
          <w:kern w:val="2"/>
          <w:sz w:val="24"/>
          <w:szCs w:val="24"/>
          <w:lang w:eastAsia="zh-TW"/>
        </w:rPr>
        <w:t>研究及</w:t>
      </w:r>
      <w:r w:rsidRPr="00591FC9">
        <w:rPr>
          <w:rFonts w:ascii="Microsoft JhengHei" w:eastAsia="Microsoft JhengHei" w:hAnsi="Microsoft JhengHei" w:cs="PMingLiU" w:hint="eastAsia"/>
          <w:kern w:val="2"/>
          <w:sz w:val="24"/>
          <w:szCs w:val="24"/>
          <w:lang w:eastAsia="zh-TW"/>
        </w:rPr>
        <w:t>藥物開發的</w:t>
      </w:r>
      <w:r w:rsidR="00F26DFB" w:rsidRPr="00F26DFB">
        <w:rPr>
          <w:rFonts w:ascii="Microsoft JhengHei" w:eastAsia="Microsoft JhengHei" w:hAnsi="Microsoft JhengHei" w:cs="PMingLiU" w:hint="eastAsia"/>
          <w:kern w:val="2"/>
          <w:sz w:val="24"/>
          <w:szCs w:val="24"/>
          <w:lang w:eastAsia="zh-TW"/>
        </w:rPr>
        <w:t>大數據</w:t>
      </w:r>
      <w:r w:rsidRPr="00591FC9">
        <w:rPr>
          <w:rFonts w:ascii="Microsoft JhengHei" w:eastAsia="Microsoft JhengHei" w:hAnsi="Microsoft JhengHei" w:cs="PMingLiU" w:hint="eastAsia"/>
          <w:kern w:val="2"/>
          <w:sz w:val="24"/>
          <w:szCs w:val="24"/>
          <w:lang w:eastAsia="zh-TW"/>
        </w:rPr>
        <w:t>平台</w:t>
      </w:r>
    </w:p>
    <w:p w14:paraId="471C28E6" w14:textId="5611C6B6" w:rsidR="0098708C" w:rsidRPr="00CE432B" w:rsidRDefault="0098708C"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b/>
          <w:kern w:val="2"/>
          <w:sz w:val="24"/>
          <w:szCs w:val="24"/>
          <w:lang w:eastAsia="zh-TW"/>
        </w:rPr>
        <w:t>Keywords:</w:t>
      </w:r>
      <w:r w:rsidR="00A92035">
        <w:rPr>
          <w:rFonts w:ascii="Times New Roman" w:eastAsia="等线" w:hAnsi="Times New Roman" w:cs="Times New Roman"/>
          <w:b/>
          <w:kern w:val="2"/>
          <w:sz w:val="24"/>
          <w:szCs w:val="24"/>
          <w:lang w:eastAsia="zh-TW"/>
        </w:rPr>
        <w:t xml:space="preserve"> </w:t>
      </w:r>
      <w:r w:rsidR="00CE432B">
        <w:rPr>
          <w:rFonts w:ascii="Times New Roman" w:eastAsia="等线" w:hAnsi="Times New Roman" w:cs="Times New Roman"/>
          <w:kern w:val="2"/>
          <w:sz w:val="24"/>
          <w:szCs w:val="24"/>
          <w:lang w:eastAsia="zh-TW"/>
        </w:rPr>
        <w:t>knowledge graph</w:t>
      </w:r>
      <w:r w:rsidR="006C5539">
        <w:rPr>
          <w:rFonts w:ascii="Times New Roman" w:eastAsia="等线" w:hAnsi="Times New Roman" w:cs="Times New Roman"/>
          <w:kern w:val="2"/>
          <w:sz w:val="24"/>
          <w:szCs w:val="24"/>
          <w:lang w:eastAsia="zh-TW"/>
        </w:rPr>
        <w:t>,</w:t>
      </w:r>
      <w:r w:rsidR="006C5539" w:rsidRPr="006C5539">
        <w:rPr>
          <w:rFonts w:ascii="Times New Roman" w:eastAsia="等线" w:hAnsi="Times New Roman" w:cs="Times New Roman"/>
          <w:kern w:val="2"/>
          <w:sz w:val="24"/>
          <w:szCs w:val="24"/>
          <w:lang w:eastAsia="zh-TW"/>
        </w:rPr>
        <w:t xml:space="preserve"> </w:t>
      </w:r>
      <w:r w:rsidR="006C5539">
        <w:rPr>
          <w:rFonts w:ascii="Times New Roman" w:eastAsia="等线" w:hAnsi="Times New Roman" w:cs="Times New Roman"/>
          <w:kern w:val="2"/>
          <w:sz w:val="24"/>
          <w:szCs w:val="24"/>
          <w:lang w:eastAsia="zh-TW"/>
        </w:rPr>
        <w:t>drug repurposing</w:t>
      </w:r>
      <w:r w:rsidR="004F7335">
        <w:rPr>
          <w:rFonts w:ascii="Times New Roman" w:eastAsia="等线" w:hAnsi="Times New Roman" w:cs="Times New Roman"/>
          <w:kern w:val="2"/>
          <w:sz w:val="24"/>
          <w:szCs w:val="24"/>
          <w:lang w:eastAsia="zh-TW"/>
        </w:rPr>
        <w:t>, big data, pharmacy, drug interactions</w:t>
      </w:r>
    </w:p>
    <w:p w14:paraId="2A4C87E9" w14:textId="51DE02B2" w:rsidR="0098708C" w:rsidRDefault="0098708C" w:rsidP="00B054B8">
      <w:pPr>
        <w:spacing w:after="120" w:line="240" w:lineRule="auto"/>
        <w:jc w:val="both"/>
        <w:rPr>
          <w:rFonts w:ascii="Times New Roman" w:eastAsia="等线" w:hAnsi="Times New Roman" w:cs="Times New Roman"/>
          <w:b/>
          <w:kern w:val="2"/>
          <w:sz w:val="24"/>
          <w:szCs w:val="24"/>
          <w:lang w:eastAsia="zh-TW"/>
        </w:rPr>
      </w:pPr>
      <w:r>
        <w:rPr>
          <w:rFonts w:ascii="Times New Roman" w:eastAsia="等线" w:hAnsi="Times New Roman" w:cs="Times New Roman"/>
          <w:b/>
          <w:kern w:val="2"/>
          <w:sz w:val="24"/>
          <w:szCs w:val="24"/>
          <w:lang w:eastAsia="zh-TW"/>
        </w:rPr>
        <w:t xml:space="preserve">Project Duration: </w:t>
      </w:r>
      <w:r w:rsidR="004F7335">
        <w:rPr>
          <w:rFonts w:ascii="Times New Roman" w:eastAsia="等线" w:hAnsi="Times New Roman" w:cs="Times New Roman"/>
          <w:kern w:val="2"/>
          <w:sz w:val="24"/>
          <w:szCs w:val="24"/>
          <w:lang w:eastAsia="zh-TW"/>
        </w:rPr>
        <w:t>12</w:t>
      </w:r>
      <w:r w:rsidRPr="008B3AC0">
        <w:rPr>
          <w:rFonts w:ascii="Times New Roman" w:eastAsia="等线" w:hAnsi="Times New Roman" w:cs="Times New Roman"/>
          <w:kern w:val="2"/>
          <w:sz w:val="24"/>
          <w:szCs w:val="24"/>
          <w:lang w:eastAsia="zh-TW"/>
        </w:rPr>
        <w:t xml:space="preserve"> months</w:t>
      </w:r>
    </w:p>
    <w:p w14:paraId="265269C6" w14:textId="5518DB41" w:rsidR="00CE432B" w:rsidRDefault="008B3AC0"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b/>
          <w:kern w:val="2"/>
          <w:sz w:val="24"/>
          <w:szCs w:val="24"/>
          <w:lang w:eastAsia="zh-TW"/>
        </w:rPr>
        <w:t xml:space="preserve">Funding requested: </w:t>
      </w:r>
      <w:r w:rsidR="00C90B67">
        <w:rPr>
          <w:rFonts w:ascii="Times New Roman" w:eastAsia="等线" w:hAnsi="Times New Roman" w:cs="Times New Roman"/>
          <w:kern w:val="2"/>
          <w:sz w:val="24"/>
          <w:szCs w:val="24"/>
          <w:lang w:eastAsia="zh-TW"/>
        </w:rPr>
        <w:t>$2</w:t>
      </w:r>
      <w:r w:rsidR="004F7335">
        <w:rPr>
          <w:rFonts w:ascii="Times New Roman" w:eastAsia="等线" w:hAnsi="Times New Roman" w:cs="Times New Roman"/>
          <w:kern w:val="2"/>
          <w:sz w:val="24"/>
          <w:szCs w:val="24"/>
          <w:lang w:eastAsia="zh-TW"/>
        </w:rPr>
        <w:t>.5</w:t>
      </w:r>
      <w:r w:rsidR="00C90B67">
        <w:rPr>
          <w:rFonts w:ascii="Times New Roman" w:eastAsia="等线" w:hAnsi="Times New Roman" w:cs="Times New Roman"/>
          <w:kern w:val="2"/>
          <w:sz w:val="24"/>
          <w:szCs w:val="24"/>
          <w:lang w:eastAsia="zh-TW"/>
        </w:rPr>
        <w:t>M</w:t>
      </w:r>
    </w:p>
    <w:p w14:paraId="7D7CA83A" w14:textId="324EB920" w:rsidR="00554F69" w:rsidRDefault="00554F69" w:rsidP="00B054B8">
      <w:pPr>
        <w:spacing w:after="120" w:line="240" w:lineRule="auto"/>
        <w:jc w:val="both"/>
        <w:rPr>
          <w:rFonts w:ascii="Times New Roman" w:eastAsia="等线" w:hAnsi="Times New Roman" w:cs="Times New Roman"/>
          <w:kern w:val="2"/>
          <w:sz w:val="24"/>
          <w:szCs w:val="24"/>
          <w:lang w:eastAsia="zh-TW"/>
        </w:rPr>
      </w:pPr>
    </w:p>
    <w:p w14:paraId="1120C470" w14:textId="6D48E813" w:rsidR="00554F69" w:rsidRDefault="00554F69"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kern w:val="2"/>
          <w:sz w:val="24"/>
          <w:szCs w:val="24"/>
          <w:lang w:eastAsia="zh-TW"/>
        </w:rPr>
        <w:t xml:space="preserve">PC: </w:t>
      </w:r>
      <w:r w:rsidR="00BC1B54">
        <w:rPr>
          <w:rFonts w:ascii="Times New Roman" w:eastAsia="等线" w:hAnsi="Times New Roman" w:cs="Times New Roman"/>
          <w:kern w:val="2"/>
          <w:sz w:val="24"/>
          <w:szCs w:val="24"/>
          <w:lang w:eastAsia="zh-TW"/>
        </w:rPr>
        <w:t>Dr</w:t>
      </w:r>
      <w:r>
        <w:rPr>
          <w:rFonts w:ascii="Times New Roman" w:eastAsia="等线" w:hAnsi="Times New Roman" w:cs="Times New Roman"/>
          <w:kern w:val="2"/>
          <w:sz w:val="24"/>
          <w:szCs w:val="24"/>
          <w:lang w:eastAsia="zh-TW"/>
        </w:rPr>
        <w:t>. Esther Chan</w:t>
      </w:r>
    </w:p>
    <w:p w14:paraId="05172F68" w14:textId="7CC1D21E" w:rsidR="00554F69" w:rsidRDefault="00554F69" w:rsidP="0013642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kern w:val="2"/>
          <w:sz w:val="24"/>
          <w:szCs w:val="24"/>
          <w:lang w:eastAsia="zh-TW"/>
        </w:rPr>
        <w:t xml:space="preserve">Co-PIs: Prof. Reynold CK Cheng, </w:t>
      </w:r>
      <w:r w:rsidR="008E779B">
        <w:rPr>
          <w:rFonts w:ascii="Times New Roman" w:eastAsia="等线" w:hAnsi="Times New Roman" w:cs="Times New Roman"/>
          <w:kern w:val="2"/>
          <w:sz w:val="24"/>
          <w:szCs w:val="24"/>
          <w:lang w:eastAsia="zh-TW"/>
        </w:rPr>
        <w:t>Prof. Ian CK Wong,</w:t>
      </w:r>
      <w:r w:rsidR="00761078">
        <w:rPr>
          <w:rFonts w:ascii="Times New Roman" w:eastAsia="等线" w:hAnsi="Times New Roman" w:cs="Times New Roman"/>
          <w:kern w:val="2"/>
          <w:sz w:val="24"/>
          <w:szCs w:val="24"/>
          <w:lang w:eastAsia="zh-TW"/>
        </w:rPr>
        <w:t xml:space="preserve"> </w:t>
      </w:r>
      <w:r>
        <w:rPr>
          <w:rFonts w:ascii="Times New Roman" w:eastAsia="等线" w:hAnsi="Times New Roman" w:cs="Times New Roman"/>
          <w:kern w:val="2"/>
          <w:sz w:val="24"/>
          <w:szCs w:val="24"/>
          <w:lang w:eastAsia="zh-TW"/>
        </w:rPr>
        <w:t>Dr. Ruibang Luo</w:t>
      </w:r>
      <w:r w:rsidR="00B506BA">
        <w:rPr>
          <w:rFonts w:ascii="Times New Roman" w:eastAsia="等线" w:hAnsi="Times New Roman" w:cs="Times New Roman"/>
          <w:kern w:val="2"/>
          <w:sz w:val="24"/>
          <w:szCs w:val="24"/>
          <w:lang w:eastAsia="zh-TW"/>
        </w:rPr>
        <w:t xml:space="preserve">, Dr. </w:t>
      </w:r>
      <w:proofErr w:type="spellStart"/>
      <w:r w:rsidR="00B506BA">
        <w:rPr>
          <w:rFonts w:ascii="Times New Roman" w:eastAsia="等线" w:hAnsi="Times New Roman" w:cs="Times New Roman"/>
          <w:kern w:val="2"/>
          <w:sz w:val="24"/>
          <w:szCs w:val="24"/>
          <w:lang w:eastAsia="zh-TW"/>
        </w:rPr>
        <w:t>Chuan</w:t>
      </w:r>
      <w:proofErr w:type="spellEnd"/>
      <w:r w:rsidR="00B506BA">
        <w:rPr>
          <w:rFonts w:ascii="Times New Roman" w:eastAsia="等线" w:hAnsi="Times New Roman" w:cs="Times New Roman"/>
          <w:kern w:val="2"/>
          <w:sz w:val="24"/>
          <w:szCs w:val="24"/>
          <w:lang w:eastAsia="zh-TW"/>
        </w:rPr>
        <w:t xml:space="preserve"> Wu</w:t>
      </w:r>
      <w:r w:rsidR="00136428">
        <w:rPr>
          <w:rFonts w:ascii="Times New Roman" w:eastAsia="等线" w:hAnsi="Times New Roman" w:cs="Times New Roman"/>
          <w:kern w:val="2"/>
          <w:sz w:val="24"/>
          <w:szCs w:val="24"/>
          <w:lang w:eastAsia="zh-TW"/>
        </w:rPr>
        <w:t>,</w:t>
      </w:r>
      <w:r w:rsidR="00136428" w:rsidRPr="00136428">
        <w:rPr>
          <w:rFonts w:ascii="Times New Roman" w:eastAsia="等线" w:hAnsi="Times New Roman" w:cs="Times New Roman"/>
          <w:kern w:val="2"/>
          <w:sz w:val="24"/>
          <w:szCs w:val="24"/>
          <w:lang w:eastAsia="zh-TW"/>
        </w:rPr>
        <w:t xml:space="preserve"> </w:t>
      </w:r>
      <w:r w:rsidR="00136428">
        <w:rPr>
          <w:rFonts w:ascii="Times New Roman" w:eastAsia="等线" w:hAnsi="Times New Roman" w:cs="Times New Roman"/>
          <w:kern w:val="2"/>
          <w:sz w:val="24"/>
          <w:szCs w:val="24"/>
          <w:lang w:eastAsia="zh-TW"/>
        </w:rPr>
        <w:t>Prof. Ivan FN Hung</w:t>
      </w:r>
      <w:r w:rsidR="001D0FEE">
        <w:rPr>
          <w:rFonts w:ascii="Times New Roman" w:eastAsia="等线" w:hAnsi="Times New Roman" w:cs="Times New Roman"/>
          <w:kern w:val="2"/>
          <w:sz w:val="24"/>
          <w:szCs w:val="24"/>
          <w:lang w:eastAsia="zh-TW"/>
        </w:rPr>
        <w:t>, Prof. David CW Siu</w:t>
      </w:r>
    </w:p>
    <w:p w14:paraId="03DA0D28" w14:textId="7C1E439E" w:rsidR="00554F69" w:rsidRPr="008B3AC0" w:rsidRDefault="00554F69"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kern w:val="2"/>
          <w:sz w:val="24"/>
          <w:szCs w:val="24"/>
          <w:lang w:eastAsia="zh-TW"/>
        </w:rPr>
        <w:t>Co-Is:</w:t>
      </w:r>
      <w:r w:rsidR="00891875">
        <w:rPr>
          <w:rFonts w:ascii="Times New Roman" w:eastAsia="等线" w:hAnsi="Times New Roman" w:cs="Times New Roman"/>
          <w:kern w:val="2"/>
          <w:sz w:val="24"/>
          <w:szCs w:val="24"/>
          <w:lang w:eastAsia="zh-TW"/>
        </w:rPr>
        <w:t xml:space="preserve"> </w:t>
      </w:r>
      <w:r w:rsidR="00E46A8B">
        <w:rPr>
          <w:rFonts w:ascii="Times New Roman" w:eastAsia="等线" w:hAnsi="Times New Roman" w:cs="Times New Roman"/>
          <w:kern w:val="2"/>
          <w:sz w:val="24"/>
          <w:szCs w:val="24"/>
          <w:lang w:eastAsia="zh-TW"/>
        </w:rPr>
        <w:t xml:space="preserve">Prof. </w:t>
      </w:r>
      <w:r w:rsidR="00E46A8B" w:rsidRPr="00891875">
        <w:rPr>
          <w:rFonts w:ascii="Times New Roman" w:eastAsia="等线" w:hAnsi="Times New Roman" w:cs="Times New Roman"/>
          <w:kern w:val="2"/>
          <w:sz w:val="24"/>
          <w:szCs w:val="24"/>
          <w:lang w:eastAsia="zh-TW"/>
        </w:rPr>
        <w:t xml:space="preserve">Benjamin </w:t>
      </w:r>
      <w:r w:rsidR="00E46A8B">
        <w:rPr>
          <w:rFonts w:ascii="Times New Roman" w:eastAsia="等线" w:hAnsi="Times New Roman" w:cs="Times New Roman"/>
          <w:kern w:val="2"/>
          <w:sz w:val="24"/>
          <w:szCs w:val="24"/>
          <w:lang w:eastAsia="zh-TW"/>
        </w:rPr>
        <w:t xml:space="preserve">Cowling, </w:t>
      </w:r>
      <w:r w:rsidR="00116B6D">
        <w:rPr>
          <w:rFonts w:ascii="Times New Roman" w:eastAsia="等线" w:hAnsi="Times New Roman" w:cs="Times New Roman"/>
          <w:kern w:val="2"/>
          <w:sz w:val="24"/>
          <w:szCs w:val="24"/>
          <w:lang w:eastAsia="zh-TW"/>
        </w:rPr>
        <w:t xml:space="preserve">Prof. </w:t>
      </w:r>
      <w:r w:rsidR="00116B6D" w:rsidRPr="00116B6D">
        <w:rPr>
          <w:rFonts w:ascii="Times New Roman" w:eastAsia="等线" w:hAnsi="Times New Roman" w:cs="Times New Roman"/>
          <w:kern w:val="2"/>
          <w:sz w:val="24"/>
          <w:szCs w:val="24"/>
          <w:lang w:eastAsia="zh-TW"/>
        </w:rPr>
        <w:t>Kevin C</w:t>
      </w:r>
      <w:r w:rsidR="00116B6D">
        <w:rPr>
          <w:rFonts w:ascii="Times New Roman" w:eastAsia="等线" w:hAnsi="Times New Roman" w:cs="Times New Roman"/>
          <w:kern w:val="2"/>
          <w:sz w:val="24"/>
          <w:szCs w:val="24"/>
          <w:lang w:eastAsia="zh-TW"/>
        </w:rPr>
        <w:t>C</w:t>
      </w:r>
      <w:r w:rsidR="00116B6D" w:rsidRPr="00116B6D">
        <w:rPr>
          <w:rFonts w:ascii="Times New Roman" w:eastAsia="等线" w:hAnsi="Times New Roman" w:cs="Times New Roman"/>
          <w:kern w:val="2"/>
          <w:sz w:val="24"/>
          <w:szCs w:val="24"/>
          <w:lang w:eastAsia="zh-TW"/>
        </w:rPr>
        <w:t xml:space="preserve"> Chang</w:t>
      </w:r>
      <w:r w:rsidR="00116B6D">
        <w:rPr>
          <w:rFonts w:ascii="Times New Roman" w:eastAsia="等线" w:hAnsi="Times New Roman" w:cs="Times New Roman"/>
          <w:kern w:val="2"/>
          <w:sz w:val="24"/>
          <w:szCs w:val="24"/>
          <w:lang w:eastAsia="zh-TW"/>
        </w:rPr>
        <w:t xml:space="preserve">, </w:t>
      </w:r>
      <w:r w:rsidR="006D44E4">
        <w:rPr>
          <w:rFonts w:ascii="Times New Roman" w:eastAsia="等线" w:hAnsi="Times New Roman" w:cs="Times New Roman"/>
          <w:kern w:val="2"/>
          <w:sz w:val="24"/>
          <w:szCs w:val="24"/>
          <w:lang w:eastAsia="zh-TW"/>
        </w:rPr>
        <w:t xml:space="preserve">Dr. </w:t>
      </w:r>
      <w:r w:rsidR="008E779B">
        <w:rPr>
          <w:rFonts w:ascii="Times New Roman" w:eastAsia="等线" w:hAnsi="Times New Roman" w:cs="Times New Roman"/>
          <w:kern w:val="2"/>
          <w:sz w:val="24"/>
          <w:szCs w:val="24"/>
          <w:lang w:eastAsia="zh-TW"/>
        </w:rPr>
        <w:t>Bo</w:t>
      </w:r>
      <w:r w:rsidR="006D44E4">
        <w:rPr>
          <w:rFonts w:ascii="Times New Roman" w:eastAsia="等线" w:hAnsi="Times New Roman" w:cs="Times New Roman"/>
          <w:kern w:val="2"/>
          <w:sz w:val="24"/>
          <w:szCs w:val="24"/>
          <w:lang w:eastAsia="zh-TW"/>
        </w:rPr>
        <w:t xml:space="preserve"> Tang</w:t>
      </w:r>
    </w:p>
    <w:p w14:paraId="32C7F7FB" w14:textId="2C7D5E9F" w:rsidR="008B3AC0" w:rsidRDefault="008B3AC0" w:rsidP="00B054B8">
      <w:pPr>
        <w:spacing w:after="120" w:line="240" w:lineRule="auto"/>
        <w:jc w:val="both"/>
        <w:rPr>
          <w:rFonts w:ascii="Times New Roman" w:eastAsia="等线" w:hAnsi="Times New Roman" w:cs="Times New Roman"/>
          <w:b/>
          <w:kern w:val="2"/>
          <w:sz w:val="24"/>
          <w:szCs w:val="24"/>
          <w:lang w:eastAsia="zh-TW"/>
        </w:rPr>
      </w:pPr>
    </w:p>
    <w:p w14:paraId="60A3CB0F" w14:textId="77777777" w:rsidR="007E2F45" w:rsidRDefault="007E2F45" w:rsidP="00B054B8">
      <w:pPr>
        <w:spacing w:after="120" w:line="240" w:lineRule="auto"/>
        <w:jc w:val="both"/>
        <w:rPr>
          <w:rFonts w:ascii="Times New Roman" w:eastAsia="等线" w:hAnsi="Times New Roman" w:cs="Times New Roman"/>
          <w:b/>
          <w:kern w:val="2"/>
          <w:sz w:val="24"/>
          <w:szCs w:val="24"/>
          <w:lang w:eastAsia="zh-TW"/>
        </w:rPr>
      </w:pPr>
    </w:p>
    <w:p w14:paraId="0087E0BB" w14:textId="77777777" w:rsidR="00947E33" w:rsidRDefault="00947E33">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42E0C85F" w14:textId="299B3984" w:rsidR="00947E33" w:rsidRPr="009502D6" w:rsidRDefault="00947E33">
      <w:pPr>
        <w:rPr>
          <w:rFonts w:ascii="Times New Roman" w:hAnsi="Times New Roman" w:cs="Times New Roman"/>
          <w:b/>
          <w:sz w:val="24"/>
          <w:szCs w:val="24"/>
        </w:rPr>
      </w:pPr>
      <w:r w:rsidRPr="009502D6">
        <w:rPr>
          <w:rFonts w:ascii="Times New Roman" w:hAnsi="Times New Roman" w:cs="Times New Roman"/>
          <w:b/>
          <w:sz w:val="24"/>
          <w:szCs w:val="24"/>
        </w:rPr>
        <w:lastRenderedPageBreak/>
        <w:t>ABSTRACT</w:t>
      </w:r>
      <w:r w:rsidR="009502D6">
        <w:rPr>
          <w:rFonts w:ascii="Times New Roman" w:hAnsi="Times New Roman" w:cs="Times New Roman"/>
          <w:b/>
          <w:sz w:val="24"/>
          <w:szCs w:val="24"/>
        </w:rPr>
        <w:t xml:space="preserve"> (400 words)</w:t>
      </w:r>
    </w:p>
    <w:p w14:paraId="5F5E4376" w14:textId="3B4E38AB" w:rsidR="00947E33" w:rsidRDefault="00947E33">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6BFE39F6" w14:textId="77C51908" w:rsidR="00C609A9" w:rsidRPr="0047736D" w:rsidRDefault="004F7335" w:rsidP="00B054B8">
      <w:pPr>
        <w:spacing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1</w:t>
      </w:r>
      <w:r w:rsidR="00C609A9" w:rsidRPr="0047736D">
        <w:rPr>
          <w:rFonts w:ascii="Times New Roman" w:hAnsi="Times New Roman" w:cs="Times New Roman"/>
          <w:b/>
          <w:sz w:val="24"/>
          <w:szCs w:val="24"/>
          <w:u w:val="single"/>
        </w:rPr>
        <w:t xml:space="preserve">. </w:t>
      </w:r>
      <w:r w:rsidR="00116B6D">
        <w:rPr>
          <w:rFonts w:ascii="Times New Roman" w:hAnsi="Times New Roman" w:cs="Times New Roman"/>
          <w:b/>
          <w:sz w:val="24"/>
          <w:szCs w:val="24"/>
          <w:u w:val="single"/>
        </w:rPr>
        <w:t>Impac</w:t>
      </w:r>
      <w:r w:rsidR="00C609A9" w:rsidRPr="0047736D">
        <w:rPr>
          <w:rFonts w:ascii="Times New Roman" w:hAnsi="Times New Roman" w:cs="Times New Roman"/>
          <w:b/>
          <w:sz w:val="24"/>
          <w:szCs w:val="24"/>
          <w:u w:val="single"/>
        </w:rPr>
        <w:t>t</w:t>
      </w:r>
      <w:r w:rsidR="00116B6D">
        <w:rPr>
          <w:rFonts w:ascii="Times New Roman" w:hAnsi="Times New Roman" w:cs="Times New Roman"/>
          <w:b/>
          <w:sz w:val="24"/>
          <w:szCs w:val="24"/>
          <w:u w:val="single"/>
        </w:rPr>
        <w:t xml:space="preserve"> and</w:t>
      </w:r>
      <w:r w:rsidR="00C609A9" w:rsidRPr="0047736D">
        <w:rPr>
          <w:rFonts w:ascii="Times New Roman" w:hAnsi="Times New Roman" w:cs="Times New Roman"/>
          <w:b/>
          <w:sz w:val="24"/>
          <w:szCs w:val="24"/>
          <w:u w:val="single"/>
        </w:rPr>
        <w:t xml:space="preserve"> </w:t>
      </w:r>
      <w:r w:rsidR="00116B6D">
        <w:rPr>
          <w:rFonts w:ascii="Times New Roman" w:hAnsi="Times New Roman" w:cs="Times New Roman"/>
          <w:b/>
          <w:sz w:val="24"/>
          <w:szCs w:val="24"/>
          <w:u w:val="single"/>
        </w:rPr>
        <w:t>o</w:t>
      </w:r>
      <w:r w:rsidR="00C609A9" w:rsidRPr="0047736D">
        <w:rPr>
          <w:rFonts w:ascii="Times New Roman" w:hAnsi="Times New Roman" w:cs="Times New Roman"/>
          <w:b/>
          <w:sz w:val="24"/>
          <w:szCs w:val="24"/>
          <w:u w:val="single"/>
        </w:rPr>
        <w:t>bjectives</w:t>
      </w:r>
    </w:p>
    <w:p w14:paraId="36167EE2" w14:textId="715DF825" w:rsidR="00116B6D" w:rsidRPr="001E04D1" w:rsidRDefault="009E3EB5" w:rsidP="00B054B8">
      <w:pPr>
        <w:widowControl w:val="0"/>
        <w:spacing w:after="0" w:line="240" w:lineRule="auto"/>
        <w:jc w:val="both"/>
        <w:rPr>
          <w:rFonts w:ascii="Times New Roman" w:hAnsi="Times New Roman" w:cs="Times New Roman"/>
          <w:b/>
          <w:sz w:val="24"/>
          <w:szCs w:val="24"/>
          <w:lang w:eastAsia="zh-HK"/>
        </w:rPr>
      </w:pPr>
      <w:r w:rsidRPr="001E04D1">
        <w:rPr>
          <w:rFonts w:ascii="Times New Roman" w:hAnsi="Times New Roman" w:cs="Times New Roman"/>
          <w:b/>
          <w:sz w:val="24"/>
          <w:szCs w:val="24"/>
          <w:lang w:eastAsia="zh-HK"/>
        </w:rPr>
        <w:t>(</w:t>
      </w:r>
      <w:r w:rsidR="00116B6D" w:rsidRPr="001E04D1">
        <w:rPr>
          <w:rFonts w:ascii="Times New Roman" w:hAnsi="Times New Roman" w:cs="Times New Roman"/>
          <w:b/>
          <w:sz w:val="24"/>
          <w:szCs w:val="24"/>
          <w:lang w:eastAsia="zh-HK"/>
        </w:rPr>
        <w:t>a) Project objectives</w:t>
      </w:r>
    </w:p>
    <w:p w14:paraId="2A499E21" w14:textId="77777777" w:rsidR="00116B6D" w:rsidRDefault="00116B6D" w:rsidP="00B054B8">
      <w:pPr>
        <w:widowControl w:val="0"/>
        <w:spacing w:after="0" w:line="240" w:lineRule="auto"/>
        <w:jc w:val="both"/>
        <w:rPr>
          <w:rFonts w:ascii="Times New Roman" w:hAnsi="Times New Roman" w:cs="Times New Roman"/>
          <w:sz w:val="24"/>
          <w:szCs w:val="24"/>
          <w:lang w:eastAsia="zh-HK"/>
        </w:rPr>
      </w:pPr>
    </w:p>
    <w:p w14:paraId="74BB365D"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The objective of the proposed project is to develop an open knowledge-graph-based platform to facilitate global COVID-19 research, and to utilize the platform for discovering potential drug candidates for COVID-19 treatment.</w:t>
      </w:r>
    </w:p>
    <w:p w14:paraId="4D21855F"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p>
    <w:p w14:paraId="1A066375"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Specifically:</w:t>
      </w:r>
    </w:p>
    <w:p w14:paraId="02224019"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p>
    <w:p w14:paraId="538888C0" w14:textId="77777777" w:rsidR="00116B6D" w:rsidRDefault="00116B6D" w:rsidP="00116B6D">
      <w:pPr>
        <w:pStyle w:val="a3"/>
        <w:widowControl w:val="0"/>
        <w:numPr>
          <w:ilvl w:val="0"/>
          <w:numId w:val="18"/>
        </w:numPr>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To develop an open COVID-19 knowledge graph that will enable researchers worldwide to uncover hidden relationships between COVID-19, drugs, genes, proteins and diseases/symptoms, providing a platform for hypothesis generation to support future research on COVID-19.</w:t>
      </w:r>
    </w:p>
    <w:p w14:paraId="02B32F4E" w14:textId="77777777" w:rsidR="00116B6D" w:rsidRDefault="00116B6D" w:rsidP="00116B6D">
      <w:pPr>
        <w:pStyle w:val="a3"/>
        <w:widowControl w:val="0"/>
        <w:spacing w:after="0" w:line="240" w:lineRule="auto"/>
        <w:jc w:val="both"/>
        <w:rPr>
          <w:rFonts w:ascii="Times New Roman" w:hAnsi="Times New Roman" w:cs="Times New Roman"/>
          <w:sz w:val="24"/>
          <w:szCs w:val="24"/>
          <w:lang w:eastAsia="zh-HK"/>
        </w:rPr>
      </w:pPr>
    </w:p>
    <w:p w14:paraId="0BBA8CAB" w14:textId="37F30FD5" w:rsidR="00C609A9" w:rsidRPr="00116B6D" w:rsidRDefault="00116B6D" w:rsidP="00116B6D">
      <w:pPr>
        <w:pStyle w:val="a3"/>
        <w:widowControl w:val="0"/>
        <w:numPr>
          <w:ilvl w:val="0"/>
          <w:numId w:val="18"/>
        </w:numPr>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To identify drugs and combinations of drugs that have potential to be repurposed for COVID-19 treatment using a COVID-19 knowledge graph.</w:t>
      </w:r>
    </w:p>
    <w:p w14:paraId="0EB332BF" w14:textId="77777777" w:rsidR="00C609A9" w:rsidRDefault="00C609A9" w:rsidP="00B054B8">
      <w:pPr>
        <w:spacing w:line="240" w:lineRule="auto"/>
        <w:jc w:val="both"/>
        <w:rPr>
          <w:rFonts w:ascii="Times New Roman" w:hAnsi="Times New Roman" w:cs="Times New Roman"/>
          <w:b/>
          <w:sz w:val="24"/>
          <w:szCs w:val="24"/>
        </w:rPr>
      </w:pPr>
    </w:p>
    <w:p w14:paraId="0BAE8CD3" w14:textId="77777777" w:rsidR="00C609A9" w:rsidRDefault="00C609A9" w:rsidP="00B054B8">
      <w:pPr>
        <w:jc w:val="both"/>
        <w:rPr>
          <w:rFonts w:ascii="Times New Roman" w:hAnsi="Times New Roman" w:cs="Times New Roman"/>
          <w:b/>
          <w:sz w:val="24"/>
          <w:szCs w:val="24"/>
        </w:rPr>
      </w:pPr>
      <w:r>
        <w:rPr>
          <w:rFonts w:ascii="Times New Roman" w:hAnsi="Times New Roman" w:cs="Times New Roman"/>
          <w:b/>
          <w:sz w:val="24"/>
          <w:szCs w:val="24"/>
        </w:rPr>
        <w:br w:type="page"/>
      </w:r>
    </w:p>
    <w:p w14:paraId="0200966A" w14:textId="736012B4" w:rsidR="00D303AB" w:rsidRPr="001E04D1" w:rsidRDefault="001E04D1" w:rsidP="001E04D1">
      <w:pPr>
        <w:pStyle w:val="af6"/>
        <w:tabs>
          <w:tab w:val="left" w:pos="284"/>
        </w:tabs>
        <w:adjustRightInd w:val="0"/>
        <w:snapToGrid w:val="0"/>
        <w:ind w:left="0"/>
        <w:contextualSpacing/>
        <w:rPr>
          <w:b/>
          <w:spacing w:val="-1"/>
          <w:sz w:val="24"/>
          <w:szCs w:val="24"/>
        </w:rPr>
      </w:pPr>
      <w:bookmarkStart w:id="0" w:name="_Hlk41925846"/>
      <w:r w:rsidRPr="001E04D1">
        <w:rPr>
          <w:b/>
          <w:spacing w:val="-1"/>
          <w:sz w:val="24"/>
          <w:szCs w:val="24"/>
          <w:lang w:val="en-US"/>
        </w:rPr>
        <w:lastRenderedPageBreak/>
        <w:t xml:space="preserve">(b) </w:t>
      </w:r>
      <w:r w:rsidR="00D303AB" w:rsidRPr="001E04D1">
        <w:rPr>
          <w:rFonts w:hint="eastAsia"/>
          <w:b/>
          <w:spacing w:val="-1"/>
          <w:sz w:val="24"/>
          <w:szCs w:val="24"/>
        </w:rPr>
        <w:t>Pathways to Impact Statement</w:t>
      </w:r>
      <w:r w:rsidR="00D303AB" w:rsidRPr="001E04D1">
        <w:rPr>
          <w:rFonts w:eastAsia="PMingLiU" w:hint="eastAsia"/>
          <w:b/>
          <w:spacing w:val="-1"/>
          <w:sz w:val="24"/>
          <w:szCs w:val="24"/>
          <w:lang w:eastAsia="zh-HK"/>
        </w:rPr>
        <w:t xml:space="preserve"> (should not exceed two A4 pages)</w:t>
      </w:r>
    </w:p>
    <w:p w14:paraId="54F62267" w14:textId="77777777" w:rsidR="001E04D1" w:rsidRDefault="001E04D1" w:rsidP="00D303AB">
      <w:pPr>
        <w:adjustRightInd w:val="0"/>
        <w:snapToGrid w:val="0"/>
        <w:spacing w:after="0"/>
        <w:contextualSpacing/>
        <w:jc w:val="both"/>
        <w:rPr>
          <w:rFonts w:ascii="Times New Roman" w:hAnsi="Times New Roman"/>
          <w:sz w:val="24"/>
          <w:szCs w:val="24"/>
        </w:rPr>
      </w:pPr>
    </w:p>
    <w:p w14:paraId="1E3138DC" w14:textId="47BA665F" w:rsidR="00D303AB" w:rsidRDefault="00D303AB" w:rsidP="00D303AB">
      <w:pPr>
        <w:adjustRightInd w:val="0"/>
        <w:snapToGrid w:val="0"/>
        <w:spacing w:after="0"/>
        <w:contextualSpacing/>
        <w:jc w:val="both"/>
        <w:rPr>
          <w:rFonts w:ascii="Times New Roman" w:hAnsi="Times New Roman"/>
          <w:sz w:val="24"/>
          <w:szCs w:val="24"/>
          <w:lang w:eastAsia="zh-HK"/>
        </w:rPr>
      </w:pPr>
      <w:r>
        <w:rPr>
          <w:rFonts w:ascii="Times New Roman" w:hAnsi="Times New Roman"/>
          <w:sz w:val="24"/>
          <w:szCs w:val="24"/>
        </w:rPr>
        <w:t xml:space="preserve">COVID-19 has emerged as a severe global epidemic. </w:t>
      </w:r>
      <w:r>
        <w:rPr>
          <w:rFonts w:ascii="Times New Roman" w:hAnsi="Times New Roman"/>
          <w:sz w:val="24"/>
          <w:szCs w:val="24"/>
          <w:lang w:eastAsia="zh-HK"/>
        </w:rPr>
        <w:t>By the end of May 2020, the number of confirmed cases worldwide had reached over 5 million. The lack of specific drug treatment for COVID-19 had contributed to more than 350,000 deaths worldwide with 100,000 deaths in the United States alone. While the situation in Hong Kong is gradually under control, the situations in Europe and America have not yet shown clear signs of improvement, and the infection is still actively spreading with more than 100,000 new cases per day worldwide. These countries are still hopeful for specific COVID-19 drug treatments to emerge, which could potentially save tens of thousands of lives globally, especially in the setting of potential viral mutation.</w:t>
      </w:r>
    </w:p>
    <w:p w14:paraId="615F21F7" w14:textId="77777777" w:rsidR="00D303AB" w:rsidRDefault="00D303AB" w:rsidP="00D303AB">
      <w:pPr>
        <w:adjustRightInd w:val="0"/>
        <w:snapToGrid w:val="0"/>
        <w:spacing w:after="0"/>
        <w:contextualSpacing/>
        <w:jc w:val="both"/>
        <w:rPr>
          <w:rFonts w:ascii="Times New Roman" w:hAnsi="Times New Roman"/>
          <w:sz w:val="24"/>
          <w:szCs w:val="24"/>
          <w:lang w:eastAsia="zh-HK"/>
        </w:rPr>
      </w:pPr>
    </w:p>
    <w:p w14:paraId="19A6FCF7" w14:textId="12C27ECF" w:rsidR="00D303AB" w:rsidRDefault="00D303AB" w:rsidP="00D303AB">
      <w:pPr>
        <w:adjustRightInd w:val="0"/>
        <w:snapToGrid w:val="0"/>
        <w:spacing w:after="0"/>
        <w:contextualSpacing/>
        <w:jc w:val="both"/>
        <w:rPr>
          <w:rFonts w:ascii="Times New Roman" w:hAnsi="Times New Roman"/>
          <w:sz w:val="24"/>
          <w:szCs w:val="24"/>
        </w:rPr>
      </w:pPr>
      <w:r>
        <w:rPr>
          <w:rFonts w:ascii="Times New Roman" w:hAnsi="Times New Roman"/>
          <w:sz w:val="24"/>
          <w:szCs w:val="24"/>
        </w:rPr>
        <w:t xml:space="preserve">Unfortunately, although a number of antiviral and antimalarial agents are currently under trial for evaluating their efficacy as COVID-19 treatment, preliminary results suggest that some of these agents may not be as promising as speculated </w:t>
      </w:r>
      <w:r>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w:t>
      </w:r>
      <w:r>
        <w:rPr>
          <w:rFonts w:ascii="Times New Roman" w:hAnsi="Times New Roman"/>
          <w:sz w:val="24"/>
          <w:szCs w:val="24"/>
        </w:rPr>
        <w:fldChar w:fldCharType="end"/>
      </w:r>
      <w:r>
        <w:rPr>
          <w:rFonts w:ascii="Times New Roman" w:hAnsi="Times New Roman"/>
          <w:sz w:val="24"/>
          <w:szCs w:val="24"/>
        </w:rPr>
        <w:t>, whereas others are associated with serious adverse effects such as electrocardiographic changes which limits their usage.</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évas&lt;/Author&gt;&lt;Year&gt;2020&lt;/Year&gt;&lt;RecNum&gt;245&lt;/RecNum&gt;&lt;DisplayText&gt;(2)&lt;/DisplayText&gt;&lt;record&gt;&lt;rec-number&gt;245&lt;/rec-number&gt;&lt;foreign-keys&gt;&lt;key app="EN" db-id="zt5r20sdpttrvve2224xseaava2fdztrv5ap" timestamp="1590401515" guid="396eee4f-5b33-42e5-8f90-1738ff9cf8ca"&gt;245&lt;/key&gt;&lt;/foreign-keys&gt;&lt;ref-type name="Journal Article"&gt;17&lt;/ref-type&gt;&lt;contributors&gt;&lt;authors&gt;&lt;author&gt;Mahévas, Matthieu&lt;/author&gt;&lt;author&gt;Tran, Viet-Thi&lt;/author&gt;&lt;author&gt;Roumier, Mathilde&lt;/author&gt;&lt;author&gt;Chabrol, Amélie&lt;/author&gt;&lt;author&gt;Paule, Romain&lt;/author&gt;&lt;author&gt;Guillaud, Constance&lt;/author&gt;&lt;author&gt;Fois, Elena&lt;/author&gt;&lt;author&gt;Lepeule, Raphael&lt;/author&gt;&lt;author&gt;Szwebel, Tali-Anne&lt;/author&gt;&lt;author&gt;Lescure, François-Xavier&lt;/author&gt;&lt;author&gt;Schlemmer, Frédéric&lt;/author&gt;&lt;author&gt;Matignon, Marie&lt;/author&gt;&lt;author&gt;Khellaf, Mehdi&lt;/author&gt;&lt;author&gt;Crickx, Etienne&lt;/author&gt;&lt;author&gt;Terrier,&lt;/author&gt;&lt;/authors&gt;&lt;/contributors&gt;&lt;titles&gt;&lt;title&gt;Clinical efficacy of hydroxychloroquine in patients with covid-19 pneumonia who require oxygen: observational comparative study using routine care data&lt;/title&gt;&lt;secondary-title&gt;BMJ&lt;/secondary-title&gt;&lt;/titles&gt;&lt;periodical&gt;&lt;full-title&gt;BMJ&lt;/full-title&gt;&lt;abbr-1&gt;BMJ&lt;/abbr-1&gt;&lt;abbr-2&gt;BMJ&lt;/abbr-2&gt;&lt;/periodical&gt;&lt;volume&gt;369&lt;/volume&gt;&lt;dates&gt;&lt;year&gt;2020&lt;/year&gt;&lt;/dates&gt;&lt;publisher&gt;British Medical Journal Publishing Group&lt;/publisher&gt;&lt;isbn&gt;09598138&lt;/isbn&gt;&lt;urls&gt;&lt;/urls&gt;&lt;electronic-resource-num&gt;10.1136/bmj.m184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2)</w:t>
      </w:r>
      <w:r>
        <w:rPr>
          <w:rFonts w:ascii="Times New Roman" w:hAnsi="Times New Roman"/>
          <w:sz w:val="24"/>
          <w:szCs w:val="24"/>
        </w:rPr>
        <w:fldChar w:fldCharType="end"/>
      </w:r>
      <w:r>
        <w:rPr>
          <w:rFonts w:ascii="Times New Roman" w:hAnsi="Times New Roman"/>
          <w:sz w:val="24"/>
          <w:szCs w:val="24"/>
        </w:rPr>
        <w:t xml:space="preserve"> Hence, effective data platform and tools are essential to enable efficient discovery of new drug candidates and drug combinations, in a search for safer alternatives.</w:t>
      </w:r>
    </w:p>
    <w:p w14:paraId="3643495A" w14:textId="77777777" w:rsidR="00D303AB" w:rsidRDefault="00D303AB" w:rsidP="00D303AB">
      <w:pPr>
        <w:adjustRightInd w:val="0"/>
        <w:snapToGrid w:val="0"/>
        <w:spacing w:after="0"/>
        <w:contextualSpacing/>
        <w:jc w:val="both"/>
        <w:rPr>
          <w:rFonts w:ascii="Times New Roman" w:hAnsi="Times New Roman"/>
          <w:sz w:val="24"/>
          <w:szCs w:val="24"/>
        </w:rPr>
      </w:pPr>
    </w:p>
    <w:p w14:paraId="05804EF9" w14:textId="1FAF7E63" w:rsidR="00D303AB" w:rsidRDefault="00D303AB" w:rsidP="00D303AB">
      <w:pPr>
        <w:adjustRightInd w:val="0"/>
        <w:snapToGrid w:val="0"/>
        <w:spacing w:after="0"/>
        <w:contextualSpacing/>
        <w:jc w:val="both"/>
        <w:rPr>
          <w:rFonts w:ascii="Times New Roman" w:hAnsi="Times New Roman"/>
          <w:sz w:val="24"/>
          <w:szCs w:val="24"/>
        </w:rPr>
      </w:pPr>
      <w:r>
        <w:rPr>
          <w:rFonts w:ascii="Times New Roman" w:hAnsi="Times New Roman"/>
          <w:sz w:val="24"/>
          <w:szCs w:val="24"/>
        </w:rPr>
        <w:t>The proposed project aims to provide a knowledge-graph-based platform and tools that will enable researchers worldwide to efficiently extract previously less intuitive linkages between COVID-19, drugs, genes, proteins and diseases. This will further facilitate efficient discovery of potential COVID-19 treatments that can be tested via clinical trials and Big Data observational studies, and subsequently be translated to clinical use.</w:t>
      </w:r>
    </w:p>
    <w:p w14:paraId="2A906073" w14:textId="77777777" w:rsidR="00D303AB" w:rsidRDefault="00D303AB" w:rsidP="00D303AB">
      <w:pPr>
        <w:adjustRightInd w:val="0"/>
        <w:snapToGrid w:val="0"/>
        <w:spacing w:after="0"/>
        <w:contextualSpacing/>
        <w:jc w:val="both"/>
        <w:rPr>
          <w:rFonts w:ascii="Times New Roman" w:hAnsi="Times New Roman"/>
          <w:sz w:val="24"/>
          <w:szCs w:val="24"/>
        </w:rPr>
      </w:pPr>
    </w:p>
    <w:p w14:paraId="195B5D86" w14:textId="5B772982" w:rsidR="00D303AB" w:rsidRPr="00D303AB" w:rsidRDefault="00D303AB" w:rsidP="00D303AB">
      <w:pPr>
        <w:adjustRightInd w:val="0"/>
        <w:snapToGrid w:val="0"/>
        <w:spacing w:after="0"/>
        <w:contextualSpacing/>
        <w:jc w:val="both"/>
        <w:rPr>
          <w:rFonts w:ascii="Times New Roman" w:hAnsi="Times New Roman"/>
          <w:sz w:val="24"/>
          <w:szCs w:val="24"/>
        </w:rPr>
      </w:pPr>
      <w:r w:rsidRPr="00D303AB">
        <w:rPr>
          <w:rFonts w:ascii="Times New Roman" w:hAnsi="Times New Roman"/>
          <w:sz w:val="24"/>
          <w:szCs w:val="24"/>
        </w:rPr>
        <w:t>The proposed research is expected to have local and international impacts as illustrated below.</w:t>
      </w:r>
    </w:p>
    <w:p w14:paraId="611FA443" w14:textId="77777777" w:rsidR="00D303AB" w:rsidRPr="001E04D1" w:rsidRDefault="00D303AB" w:rsidP="001E04D1">
      <w:pPr>
        <w:adjustRightInd w:val="0"/>
        <w:snapToGrid w:val="0"/>
        <w:spacing w:after="0"/>
        <w:jc w:val="both"/>
        <w:rPr>
          <w:rFonts w:ascii="Times New Roman" w:hAnsi="Times New Roman"/>
          <w:sz w:val="12"/>
          <w:szCs w:val="12"/>
          <w:lang w:eastAsia="zh-HK"/>
        </w:rPr>
      </w:pPr>
    </w:p>
    <w:p w14:paraId="15ED7C3A" w14:textId="77777777" w:rsidR="00D303AB" w:rsidRPr="00C1611A" w:rsidRDefault="00D303AB" w:rsidP="00D303AB">
      <w:pPr>
        <w:pStyle w:val="a3"/>
        <w:numPr>
          <w:ilvl w:val="0"/>
          <w:numId w:val="4"/>
        </w:numPr>
        <w:adjustRightInd w:val="0"/>
        <w:snapToGrid w:val="0"/>
        <w:spacing w:after="0" w:line="240" w:lineRule="auto"/>
        <w:ind w:left="432" w:hanging="425"/>
        <w:jc w:val="both"/>
        <w:rPr>
          <w:rFonts w:ascii="Times New Roman" w:hAnsi="Times New Roman"/>
          <w:b/>
          <w:sz w:val="24"/>
          <w:szCs w:val="24"/>
          <w:lang w:eastAsia="zh-HK"/>
        </w:rPr>
      </w:pPr>
      <w:r w:rsidRPr="00D03485">
        <w:rPr>
          <w:rFonts w:ascii="Times New Roman" w:hAnsi="Times New Roman"/>
          <w:b/>
          <w:sz w:val="24"/>
          <w:szCs w:val="24"/>
          <w:lang w:eastAsia="zh-HK"/>
        </w:rPr>
        <w:t>Who are the potential beneficiaries of the proposed research in the short (1-3 years), medium (4-10 years) and long term (over 10 years)?</w:t>
      </w:r>
    </w:p>
    <w:p w14:paraId="52C38766" w14:textId="77777777" w:rsidR="00D303AB" w:rsidRDefault="00D303AB" w:rsidP="00D303AB">
      <w:pPr>
        <w:adjustRightInd w:val="0"/>
        <w:snapToGrid w:val="0"/>
        <w:spacing w:after="0"/>
        <w:contextualSpacing/>
        <w:jc w:val="both"/>
        <w:rPr>
          <w:rFonts w:ascii="Times New Roman" w:hAnsi="Times New Roman"/>
          <w:sz w:val="24"/>
          <w:szCs w:val="24"/>
          <w:lang w:eastAsia="zh-HK"/>
        </w:rPr>
      </w:pPr>
      <w:r w:rsidRPr="00E31F72">
        <w:rPr>
          <w:rFonts w:ascii="Times New Roman" w:hAnsi="Times New Roman"/>
          <w:i/>
          <w:sz w:val="24"/>
          <w:szCs w:val="24"/>
          <w:lang w:eastAsia="zh-HK"/>
        </w:rPr>
        <w:t>Short</w:t>
      </w:r>
      <w:r>
        <w:rPr>
          <w:rFonts w:ascii="Times New Roman" w:hAnsi="Times New Roman"/>
          <w:i/>
          <w:sz w:val="24"/>
          <w:szCs w:val="24"/>
          <w:lang w:eastAsia="zh-HK"/>
        </w:rPr>
        <w:t>-term</w:t>
      </w:r>
      <w:r w:rsidRPr="00E31F72">
        <w:rPr>
          <w:rFonts w:ascii="Times New Roman" w:hAnsi="Times New Roman"/>
          <w:sz w:val="24"/>
          <w:szCs w:val="24"/>
          <w:lang w:eastAsia="zh-HK"/>
        </w:rPr>
        <w:t>:</w:t>
      </w:r>
      <w:r>
        <w:rPr>
          <w:rFonts w:ascii="Times New Roman" w:hAnsi="Times New Roman"/>
          <w:sz w:val="24"/>
          <w:szCs w:val="24"/>
          <w:lang w:eastAsia="zh-HK"/>
        </w:rPr>
        <w:t xml:space="preserve"> COVID-19 patients, their family and caregivers; healthcare professionals, government, medical researchers worldwide</w:t>
      </w:r>
      <w:r>
        <w:rPr>
          <w:rFonts w:ascii="Times New Roman" w:hAnsi="Times New Roman"/>
          <w:i/>
          <w:sz w:val="24"/>
          <w:szCs w:val="24"/>
          <w:lang w:eastAsia="zh-HK"/>
        </w:rPr>
        <w:t xml:space="preserve">. </w:t>
      </w:r>
      <w:r w:rsidRPr="00A85234">
        <w:rPr>
          <w:rFonts w:ascii="Times New Roman" w:hAnsi="Times New Roman"/>
          <w:i/>
          <w:sz w:val="24"/>
          <w:szCs w:val="24"/>
          <w:lang w:eastAsia="zh-HK"/>
        </w:rPr>
        <w:t>Medium-term</w:t>
      </w:r>
      <w:r>
        <w:rPr>
          <w:rFonts w:ascii="Times New Roman" w:hAnsi="Times New Roman"/>
          <w:sz w:val="24"/>
          <w:szCs w:val="24"/>
          <w:lang w:eastAsia="zh-HK"/>
        </w:rPr>
        <w:t>: COVID-19 patients, their family and caregivers; healthcare system users and the society as a whole.</w:t>
      </w:r>
      <w:r>
        <w:rPr>
          <w:rFonts w:ascii="Times New Roman" w:hAnsi="Times New Roman"/>
          <w:i/>
          <w:sz w:val="24"/>
          <w:szCs w:val="24"/>
          <w:lang w:eastAsia="zh-HK"/>
        </w:rPr>
        <w:t xml:space="preserve"> </w:t>
      </w:r>
      <w:r w:rsidRPr="00E31F72">
        <w:rPr>
          <w:rFonts w:ascii="Times New Roman" w:hAnsi="Times New Roman"/>
          <w:i/>
          <w:sz w:val="24"/>
          <w:szCs w:val="24"/>
          <w:lang w:eastAsia="zh-HK"/>
        </w:rPr>
        <w:t>Long</w:t>
      </w:r>
      <w:r>
        <w:rPr>
          <w:rFonts w:ascii="Times New Roman" w:hAnsi="Times New Roman"/>
          <w:i/>
          <w:sz w:val="24"/>
          <w:szCs w:val="24"/>
          <w:lang w:eastAsia="zh-HK"/>
        </w:rPr>
        <w:t>-</w:t>
      </w:r>
      <w:r w:rsidRPr="00E31F72">
        <w:rPr>
          <w:rFonts w:ascii="Times New Roman" w:hAnsi="Times New Roman"/>
          <w:i/>
          <w:sz w:val="24"/>
          <w:szCs w:val="24"/>
          <w:lang w:eastAsia="zh-HK"/>
        </w:rPr>
        <w:t>term</w:t>
      </w:r>
      <w:r w:rsidRPr="00E31F72">
        <w:rPr>
          <w:rFonts w:ascii="Times New Roman" w:hAnsi="Times New Roman"/>
          <w:sz w:val="24"/>
          <w:szCs w:val="24"/>
          <w:lang w:eastAsia="zh-HK"/>
        </w:rPr>
        <w:t>:</w:t>
      </w:r>
      <w:r>
        <w:rPr>
          <w:rFonts w:ascii="Times New Roman" w:hAnsi="Times New Roman"/>
          <w:sz w:val="24"/>
          <w:szCs w:val="24"/>
          <w:lang w:eastAsia="zh-HK"/>
        </w:rPr>
        <w:t xml:space="preserve"> the global population, patients with chronic diseases, especially in the setting of an ageing population who are prone to infections and chronic diseases.</w:t>
      </w:r>
    </w:p>
    <w:p w14:paraId="322E3517" w14:textId="77777777" w:rsidR="00D303AB" w:rsidRPr="00626C4A" w:rsidRDefault="00D303AB" w:rsidP="00D303AB">
      <w:pPr>
        <w:adjustRightInd w:val="0"/>
        <w:snapToGrid w:val="0"/>
        <w:spacing w:after="0"/>
        <w:contextualSpacing/>
        <w:jc w:val="both"/>
        <w:rPr>
          <w:rFonts w:ascii="Times New Roman" w:hAnsi="Times New Roman"/>
          <w:sz w:val="12"/>
          <w:szCs w:val="12"/>
          <w:lang w:eastAsia="zh-HK"/>
        </w:rPr>
      </w:pPr>
    </w:p>
    <w:p w14:paraId="31B76F73" w14:textId="77777777" w:rsidR="00D303AB" w:rsidRPr="00C1611A" w:rsidRDefault="00D303AB" w:rsidP="00D303AB">
      <w:pPr>
        <w:pStyle w:val="a3"/>
        <w:numPr>
          <w:ilvl w:val="0"/>
          <w:numId w:val="4"/>
        </w:numPr>
        <w:adjustRightInd w:val="0"/>
        <w:snapToGrid w:val="0"/>
        <w:spacing w:after="0" w:line="240" w:lineRule="auto"/>
        <w:ind w:left="432" w:hanging="426"/>
        <w:jc w:val="both"/>
        <w:rPr>
          <w:rFonts w:ascii="Times New Roman" w:hAnsi="Times New Roman"/>
          <w:b/>
          <w:sz w:val="24"/>
          <w:szCs w:val="24"/>
          <w:lang w:eastAsia="zh-HK"/>
        </w:rPr>
      </w:pPr>
      <w:r w:rsidRPr="003B27B8">
        <w:rPr>
          <w:rFonts w:ascii="Times New Roman" w:hAnsi="Times New Roman"/>
          <w:b/>
          <w:sz w:val="24"/>
          <w:szCs w:val="24"/>
          <w:lang w:eastAsia="zh-HK"/>
        </w:rPr>
        <w:t xml:space="preserve">How will the potential </w:t>
      </w:r>
      <w:proofErr w:type="gramStart"/>
      <w:r w:rsidRPr="003B27B8">
        <w:rPr>
          <w:rFonts w:ascii="Times New Roman" w:hAnsi="Times New Roman"/>
          <w:b/>
          <w:sz w:val="24"/>
          <w:szCs w:val="24"/>
          <w:lang w:eastAsia="zh-HK"/>
        </w:rPr>
        <w:t>beneficiaries</w:t>
      </w:r>
      <w:proofErr w:type="gramEnd"/>
      <w:r w:rsidRPr="003B27B8">
        <w:rPr>
          <w:rFonts w:ascii="Times New Roman" w:hAnsi="Times New Roman"/>
          <w:b/>
          <w:sz w:val="24"/>
          <w:szCs w:val="24"/>
          <w:lang w:eastAsia="zh-HK"/>
        </w:rPr>
        <w:t xml:space="preserve"> benefit? What will be the objective demonstrable/measurable benefits beyond academia?</w:t>
      </w:r>
    </w:p>
    <w:p w14:paraId="653B5C2D"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t xml:space="preserve">In the short term, hidden or less obvious linkages between COVID-19, diseases, drugs, genes, and patient demographics, can be discovered. These hidden linkages may provide insight on previously unknown relations of how sex and age, underlying diseases or concomitant medications may influence a patient’s severity or chance of COVID-19 infection. Subsequently this would shed light on ways to prevent or reduce severity of COVID-19 in specific patient populations, through randomized clinical trials, population-based studies, </w:t>
      </w:r>
      <w:r w:rsidRPr="00D303AB">
        <w:rPr>
          <w:rFonts w:ascii="Times New Roman" w:hAnsi="Times New Roman"/>
          <w:i/>
          <w:sz w:val="24"/>
          <w:szCs w:val="24"/>
          <w:lang w:eastAsia="zh-HK"/>
        </w:rPr>
        <w:t>in vitro</w:t>
      </w:r>
      <w:r w:rsidRPr="00D303AB">
        <w:rPr>
          <w:rFonts w:ascii="Times New Roman" w:hAnsi="Times New Roman"/>
          <w:sz w:val="24"/>
          <w:szCs w:val="24"/>
          <w:lang w:eastAsia="zh-HK"/>
        </w:rPr>
        <w:t xml:space="preserve"> testing on cell-based platforms and animal tests. This could potentially reduce the severity of the outbreak and hasten the resumption of normal work and economic productivity, in Hong Kong as well as Europe and America where the outbreak is still not under control. Findings will also help inform treatment decisions, prioritization of healthcare resources, and design and implementation of public health policies by the government.</w:t>
      </w:r>
    </w:p>
    <w:p w14:paraId="314C1C8A" w14:textId="77777777" w:rsidR="00D303AB" w:rsidRDefault="00D303AB" w:rsidP="00D303AB">
      <w:pPr>
        <w:pStyle w:val="a3"/>
        <w:adjustRightInd w:val="0"/>
        <w:snapToGrid w:val="0"/>
        <w:spacing w:after="0"/>
        <w:jc w:val="both"/>
        <w:rPr>
          <w:rFonts w:ascii="Times New Roman" w:hAnsi="Times New Roman"/>
          <w:sz w:val="24"/>
          <w:szCs w:val="24"/>
          <w:lang w:eastAsia="zh-HK"/>
        </w:rPr>
      </w:pPr>
    </w:p>
    <w:p w14:paraId="4FEFAD14"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lastRenderedPageBreak/>
        <w:t xml:space="preserve">In the short to medium term, new treatments for COVID-19, originating from the drug candidates extracted from our knowledge graph, which have proven to have benefit may have new added indications or approved for COVID-19 treatment and made accessible to patients worldwide. As COVID-19 could potentially be a recurrent epidemic and mutations of COVID-19 in the future may render some of the repurposed drugs ineffective, availability of new COVID-19 treatment could significantly reduce mortality and morbidity due to COVID-19 worldwide, potentially saving tens of thousands of lives, particularly in older individuals with chronic health conditions. </w:t>
      </w:r>
    </w:p>
    <w:p w14:paraId="38CFB507" w14:textId="77777777" w:rsidR="00D303AB" w:rsidRDefault="00D303AB" w:rsidP="00D303AB">
      <w:pPr>
        <w:pStyle w:val="a3"/>
        <w:adjustRightInd w:val="0"/>
        <w:snapToGrid w:val="0"/>
        <w:spacing w:after="0"/>
        <w:jc w:val="both"/>
        <w:rPr>
          <w:rFonts w:ascii="Times New Roman" w:hAnsi="Times New Roman"/>
          <w:sz w:val="24"/>
          <w:szCs w:val="24"/>
          <w:lang w:eastAsia="zh-HK"/>
        </w:rPr>
      </w:pPr>
    </w:p>
    <w:p w14:paraId="1360A271"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t xml:space="preserve">Furthermore, the outbreak of COVID-19 and the lack of specific drug treatment has led to an unprecedented demand on healthcare system in countries worldwide. Indeed, the saturation of healthcare system capacity due to COVID-19 had also interfered with the normal course of treatment of patients with other diseases such as psychiatry and cancer. Patients with acute conditions requiring emergency treatments, such as those with acute myocardial infarction, suffered significant delays resulting in complicated in-hospital course and worse clinical outcomes. As such, availability of new COVID-19 treatment will immensely benefit not only COVID-19 patients and their caregivers, but also other patients and users of the healthcare system, as well as the society as a whole. Such benefits may be demonstrable by shortened hospital length of stay, reduction in service delays and time from symptoms to first medical contact for emergency medical conditions, as well as reduced healthcare costs due to COVID-19 and its complications. </w:t>
      </w:r>
    </w:p>
    <w:p w14:paraId="7D4474CE" w14:textId="77777777" w:rsidR="00D303AB" w:rsidRDefault="00D303AB" w:rsidP="00D303AB">
      <w:pPr>
        <w:pStyle w:val="a3"/>
        <w:adjustRightInd w:val="0"/>
        <w:snapToGrid w:val="0"/>
        <w:spacing w:after="0"/>
        <w:jc w:val="both"/>
        <w:rPr>
          <w:rFonts w:ascii="Times New Roman" w:hAnsi="Times New Roman"/>
          <w:sz w:val="24"/>
          <w:szCs w:val="24"/>
          <w:lang w:eastAsia="zh-HK"/>
        </w:rPr>
      </w:pPr>
    </w:p>
    <w:p w14:paraId="46420609"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t>In the long-term, the proposed project provides powerful tools and experience for knowledge-graph-based drug repurposing. These knowledge graphs, tools and techniques could be applied to any infectious disease that may emerge in the future, and allow for quick identification and testing of new treatments. This can potentially allow early control of any potential outbreak and assist in preventing large-scale public health crisis due to new viral or infectious diseases. On the other hand, these knowledge-graph based techniques could also be extended to help identify treatments for currently incurable diseases and chronic diseases as well, which could potentially reduce the economic and societal burden associated with these diseases worldwide. These benefits could be demonstrated by a shortened time to discovery of treatments for new diseases and increased number of curative treatments for previously incurable diseases and chronic diseases, as well as reduced economic and healthcare costs associated with these diseases.</w:t>
      </w:r>
    </w:p>
    <w:p w14:paraId="6DEE6334" w14:textId="77777777" w:rsidR="00D303AB" w:rsidRPr="00AF1E04" w:rsidRDefault="00D303AB" w:rsidP="00D303AB">
      <w:pPr>
        <w:pStyle w:val="a3"/>
        <w:adjustRightInd w:val="0"/>
        <w:snapToGrid w:val="0"/>
        <w:spacing w:after="0"/>
        <w:jc w:val="both"/>
        <w:rPr>
          <w:rFonts w:ascii="Times New Roman" w:hAnsi="Times New Roman"/>
          <w:sz w:val="12"/>
          <w:szCs w:val="12"/>
          <w:lang w:eastAsia="zh-HK"/>
        </w:rPr>
      </w:pPr>
    </w:p>
    <w:p w14:paraId="6D60BD38" w14:textId="77777777" w:rsidR="00D303AB" w:rsidRDefault="00D303AB" w:rsidP="00D303AB">
      <w:pPr>
        <w:pStyle w:val="a3"/>
        <w:numPr>
          <w:ilvl w:val="0"/>
          <w:numId w:val="4"/>
        </w:numPr>
        <w:adjustRightInd w:val="0"/>
        <w:snapToGrid w:val="0"/>
        <w:spacing w:after="0" w:line="240" w:lineRule="auto"/>
        <w:ind w:left="432" w:hanging="425"/>
        <w:jc w:val="both"/>
        <w:rPr>
          <w:rFonts w:ascii="Times New Roman" w:hAnsi="Times New Roman"/>
          <w:b/>
          <w:sz w:val="24"/>
          <w:szCs w:val="24"/>
          <w:lang w:eastAsia="zh-HK"/>
        </w:rPr>
      </w:pPr>
      <w:r w:rsidRPr="003B27B8">
        <w:rPr>
          <w:rFonts w:ascii="Times New Roman" w:hAnsi="Times New Roman"/>
          <w:b/>
          <w:sz w:val="24"/>
          <w:szCs w:val="24"/>
          <w:lang w:eastAsia="zh-HK"/>
        </w:rPr>
        <w:t>What will be done during and / or after the project to increase the likelihood of achieving the identified benefit and reaching the identified beneficiaries?</w:t>
      </w:r>
    </w:p>
    <w:p w14:paraId="33480CF3" w14:textId="77777777" w:rsidR="00D303AB" w:rsidRPr="004B1BF3" w:rsidRDefault="00D303AB" w:rsidP="00D303AB">
      <w:pPr>
        <w:adjustRightInd w:val="0"/>
        <w:snapToGrid w:val="0"/>
        <w:spacing w:after="0"/>
        <w:contextualSpacing/>
        <w:jc w:val="both"/>
        <w:rPr>
          <w:rFonts w:ascii="Times New Roman" w:eastAsia="等线" w:hAnsi="Times New Roman"/>
          <w:b/>
          <w:kern w:val="2"/>
          <w:sz w:val="24"/>
          <w:szCs w:val="24"/>
          <w:lang w:eastAsia="zh-TW"/>
        </w:rPr>
      </w:pPr>
      <w:r>
        <w:rPr>
          <w:rFonts w:ascii="Times New Roman" w:hAnsi="Times New Roman"/>
          <w:sz w:val="24"/>
          <w:szCs w:val="24"/>
          <w:lang w:eastAsia="zh-HK"/>
        </w:rPr>
        <w:t xml:space="preserve">During the project, we will engage closely with collaborators to share interim findings and challenges. Findings will be disseminated at </w:t>
      </w:r>
      <w:r w:rsidRPr="00553B69">
        <w:rPr>
          <w:rFonts w:ascii="Times New Roman" w:hAnsi="Times New Roman"/>
          <w:sz w:val="24"/>
          <w:szCs w:val="24"/>
          <w:lang w:eastAsia="zh-HK"/>
        </w:rPr>
        <w:t>international conferences</w:t>
      </w:r>
      <w:r>
        <w:rPr>
          <w:rFonts w:ascii="Times New Roman" w:hAnsi="Times New Roman"/>
          <w:sz w:val="24"/>
          <w:szCs w:val="24"/>
          <w:lang w:eastAsia="zh-HK"/>
        </w:rPr>
        <w:t xml:space="preserve"> and </w:t>
      </w:r>
      <w:r w:rsidRPr="00553B69">
        <w:rPr>
          <w:rFonts w:ascii="Times New Roman" w:hAnsi="Times New Roman"/>
          <w:sz w:val="24"/>
          <w:szCs w:val="24"/>
          <w:lang w:eastAsia="zh-HK"/>
        </w:rPr>
        <w:t xml:space="preserve">in </w:t>
      </w:r>
      <w:r>
        <w:rPr>
          <w:rFonts w:ascii="Times New Roman" w:hAnsi="Times New Roman"/>
          <w:sz w:val="24"/>
          <w:szCs w:val="24"/>
          <w:lang w:eastAsia="zh-HK"/>
        </w:rPr>
        <w:t xml:space="preserve">respectable </w:t>
      </w:r>
      <w:r w:rsidRPr="00553B69">
        <w:rPr>
          <w:rFonts w:ascii="Times New Roman" w:hAnsi="Times New Roman"/>
          <w:sz w:val="24"/>
          <w:szCs w:val="24"/>
          <w:lang w:eastAsia="zh-HK"/>
        </w:rPr>
        <w:t>peer-reviewed journals</w:t>
      </w:r>
      <w:r>
        <w:rPr>
          <w:rFonts w:ascii="Times New Roman" w:hAnsi="Times New Roman"/>
          <w:sz w:val="24"/>
          <w:szCs w:val="24"/>
          <w:lang w:eastAsia="zh-HK"/>
        </w:rPr>
        <w:t>, as well as to the general public, policy makers, and international healthcare community through p</w:t>
      </w:r>
      <w:r w:rsidRPr="00553B69">
        <w:rPr>
          <w:rFonts w:ascii="Times New Roman" w:hAnsi="Times New Roman"/>
          <w:sz w:val="24"/>
          <w:szCs w:val="24"/>
          <w:lang w:eastAsia="zh-HK"/>
        </w:rPr>
        <w:t>ress conferences</w:t>
      </w:r>
      <w:r>
        <w:rPr>
          <w:rFonts w:ascii="Times New Roman" w:hAnsi="Times New Roman"/>
          <w:sz w:val="24"/>
          <w:szCs w:val="24"/>
          <w:lang w:eastAsia="zh-HK"/>
        </w:rPr>
        <w:t>,</w:t>
      </w:r>
      <w:r w:rsidRPr="00553B69">
        <w:rPr>
          <w:rFonts w:ascii="Times New Roman" w:hAnsi="Times New Roman"/>
          <w:sz w:val="24"/>
          <w:szCs w:val="24"/>
          <w:lang w:eastAsia="zh-HK"/>
        </w:rPr>
        <w:t xml:space="preserve"> </w:t>
      </w:r>
      <w:r>
        <w:rPr>
          <w:rFonts w:ascii="Times New Roman" w:hAnsi="Times New Roman"/>
          <w:sz w:val="24"/>
          <w:szCs w:val="24"/>
          <w:lang w:eastAsia="zh-HK"/>
        </w:rPr>
        <w:t xml:space="preserve">potentially </w:t>
      </w:r>
      <w:r w:rsidRPr="00553B69">
        <w:rPr>
          <w:rFonts w:ascii="Times New Roman" w:hAnsi="Times New Roman"/>
          <w:sz w:val="24"/>
          <w:szCs w:val="24"/>
          <w:lang w:eastAsia="zh-HK"/>
        </w:rPr>
        <w:t>reach</w:t>
      </w:r>
      <w:r>
        <w:rPr>
          <w:rFonts w:ascii="Times New Roman" w:hAnsi="Times New Roman"/>
          <w:sz w:val="24"/>
          <w:szCs w:val="24"/>
          <w:lang w:eastAsia="zh-HK"/>
        </w:rPr>
        <w:t>ing</w:t>
      </w:r>
      <w:r w:rsidRPr="00553B69">
        <w:rPr>
          <w:rFonts w:ascii="Times New Roman" w:hAnsi="Times New Roman"/>
          <w:sz w:val="24"/>
          <w:szCs w:val="24"/>
          <w:lang w:eastAsia="zh-HK"/>
        </w:rPr>
        <w:t xml:space="preserve"> </w:t>
      </w:r>
      <w:r>
        <w:rPr>
          <w:rFonts w:ascii="Times New Roman" w:hAnsi="Times New Roman"/>
          <w:sz w:val="24"/>
          <w:szCs w:val="24"/>
          <w:lang w:eastAsia="zh-HK"/>
        </w:rPr>
        <w:t>&gt;</w:t>
      </w:r>
      <w:r w:rsidRPr="00553B69">
        <w:rPr>
          <w:rFonts w:ascii="Times New Roman" w:hAnsi="Times New Roman"/>
          <w:sz w:val="24"/>
          <w:szCs w:val="24"/>
          <w:lang w:eastAsia="zh-HK"/>
        </w:rPr>
        <w:t>50 international media sources</w:t>
      </w:r>
      <w:r>
        <w:rPr>
          <w:rFonts w:ascii="Times New Roman" w:hAnsi="Times New Roman"/>
          <w:sz w:val="24"/>
          <w:szCs w:val="24"/>
          <w:lang w:eastAsia="zh-HK"/>
        </w:rPr>
        <w:t>;</w:t>
      </w:r>
      <w:r w:rsidRPr="00553B69">
        <w:rPr>
          <w:rFonts w:ascii="Times New Roman" w:hAnsi="Times New Roman"/>
          <w:sz w:val="24"/>
          <w:szCs w:val="24"/>
          <w:lang w:eastAsia="zh-HK"/>
        </w:rPr>
        <w:t xml:space="preserve"> </w:t>
      </w:r>
      <w:r>
        <w:rPr>
          <w:rFonts w:ascii="Times New Roman" w:hAnsi="Times New Roman"/>
          <w:sz w:val="24"/>
          <w:szCs w:val="24"/>
          <w:lang w:eastAsia="zh-HK"/>
        </w:rPr>
        <w:t>and media channels including newsletters, website and social media to raise public awareness on this topic.</w:t>
      </w:r>
    </w:p>
    <w:p w14:paraId="6E2586A3" w14:textId="77777777" w:rsidR="00D303AB" w:rsidRPr="002F2A3F" w:rsidRDefault="00D303AB" w:rsidP="00D303AB">
      <w:pPr>
        <w:adjustRightInd w:val="0"/>
        <w:snapToGrid w:val="0"/>
        <w:spacing w:after="0"/>
        <w:contextualSpacing/>
        <w:jc w:val="both"/>
        <w:rPr>
          <w:rFonts w:ascii="Times New Roman" w:eastAsia="等线" w:hAnsi="Times New Roman"/>
          <w:color w:val="000000"/>
          <w:sz w:val="24"/>
          <w:szCs w:val="24"/>
        </w:rPr>
      </w:pPr>
    </w:p>
    <w:p w14:paraId="30AB1C8B" w14:textId="77777777" w:rsidR="00D303AB" w:rsidRDefault="00D303AB" w:rsidP="00D303AB">
      <w:pPr>
        <w:tabs>
          <w:tab w:val="left" w:pos="1035"/>
        </w:tabs>
        <w:adjustRightInd w:val="0"/>
        <w:snapToGrid w:val="0"/>
        <w:spacing w:after="0" w:line="220" w:lineRule="exact"/>
        <w:contextualSpacing/>
        <w:rPr>
          <w:sz w:val="24"/>
          <w:szCs w:val="24"/>
          <w:lang w:eastAsia="zh-TW"/>
        </w:rPr>
      </w:pPr>
      <w:r>
        <w:rPr>
          <w:sz w:val="24"/>
          <w:szCs w:val="24"/>
          <w:lang w:eastAsia="zh-TW"/>
        </w:rPr>
        <w:tab/>
      </w:r>
    </w:p>
    <w:p w14:paraId="02D6D399" w14:textId="77777777" w:rsidR="00116B6D" w:rsidRDefault="00116B6D" w:rsidP="00D303AB">
      <w:pPr>
        <w:snapToGrid w:val="0"/>
        <w:spacing w:after="0"/>
        <w:contextualSpacing/>
        <w:rPr>
          <w:rFonts w:ascii="Times New Roman" w:eastAsia="等线" w:hAnsi="Times New Roman" w:cs="Times New Roman"/>
          <w:b/>
          <w:kern w:val="2"/>
          <w:sz w:val="24"/>
          <w:szCs w:val="24"/>
          <w:u w:val="single"/>
          <w:lang w:eastAsia="zh-TW"/>
        </w:rPr>
      </w:pPr>
      <w:r>
        <w:rPr>
          <w:rFonts w:ascii="Times New Roman" w:eastAsia="等线" w:hAnsi="Times New Roman" w:cs="Times New Roman"/>
          <w:b/>
          <w:kern w:val="2"/>
          <w:sz w:val="24"/>
          <w:szCs w:val="24"/>
          <w:u w:val="single"/>
          <w:lang w:eastAsia="zh-TW"/>
        </w:rPr>
        <w:br w:type="page"/>
      </w:r>
    </w:p>
    <w:p w14:paraId="16C6D0E0" w14:textId="046F90B1" w:rsidR="00746D31" w:rsidRDefault="00136947" w:rsidP="00475E87">
      <w:pPr>
        <w:spacing w:after="0"/>
        <w:rPr>
          <w:rFonts w:ascii="Times New Roman" w:eastAsia="等线" w:hAnsi="Times New Roman" w:cs="Times New Roman"/>
          <w:b/>
          <w:kern w:val="2"/>
          <w:sz w:val="24"/>
          <w:szCs w:val="24"/>
          <w:u w:val="single"/>
          <w:lang w:eastAsia="zh-TW"/>
        </w:rPr>
      </w:pPr>
      <w:commentRangeStart w:id="1"/>
      <w:r>
        <w:rPr>
          <w:rFonts w:ascii="Times New Roman" w:eastAsia="等线" w:hAnsi="Times New Roman" w:cs="Times New Roman"/>
          <w:b/>
          <w:kern w:val="2"/>
          <w:sz w:val="24"/>
          <w:szCs w:val="24"/>
          <w:u w:val="single"/>
          <w:lang w:eastAsia="zh-TW"/>
        </w:rPr>
        <w:lastRenderedPageBreak/>
        <w:t>2</w:t>
      </w:r>
      <w:r w:rsidR="00E907F1">
        <w:rPr>
          <w:rFonts w:ascii="Times New Roman" w:eastAsia="等线" w:hAnsi="Times New Roman" w:cs="Times New Roman"/>
          <w:b/>
          <w:kern w:val="2"/>
          <w:sz w:val="24"/>
          <w:szCs w:val="24"/>
          <w:u w:val="single"/>
          <w:lang w:eastAsia="zh-TW"/>
        </w:rPr>
        <w:t xml:space="preserve">. </w:t>
      </w:r>
      <w:bookmarkEnd w:id="0"/>
      <w:r w:rsidRPr="00136947">
        <w:rPr>
          <w:rFonts w:ascii="Times New Roman" w:eastAsia="等线" w:hAnsi="Times New Roman" w:cs="Times New Roman"/>
          <w:b/>
          <w:kern w:val="2"/>
          <w:sz w:val="24"/>
          <w:szCs w:val="24"/>
          <w:u w:val="single"/>
          <w:lang w:eastAsia="zh-TW"/>
        </w:rPr>
        <w:t>Background of research, research plan and methodology</w:t>
      </w:r>
      <w:commentRangeEnd w:id="1"/>
      <w:r>
        <w:rPr>
          <w:rStyle w:val="a5"/>
        </w:rPr>
        <w:commentReference w:id="1"/>
      </w:r>
    </w:p>
    <w:p w14:paraId="105C0198" w14:textId="77777777" w:rsidR="00475E87" w:rsidRPr="00747D56" w:rsidRDefault="00475E87" w:rsidP="00747D56">
      <w:pPr>
        <w:spacing w:after="0"/>
        <w:rPr>
          <w:rFonts w:ascii="Times New Roman" w:eastAsia="等线" w:hAnsi="Times New Roman" w:cs="Times New Roman"/>
          <w:b/>
          <w:kern w:val="2"/>
          <w:sz w:val="8"/>
          <w:szCs w:val="8"/>
          <w:u w:val="single"/>
          <w:lang w:eastAsia="zh-TW"/>
        </w:rPr>
      </w:pPr>
    </w:p>
    <w:p w14:paraId="72876AED" w14:textId="2533C824" w:rsidR="00D3029D" w:rsidRPr="00D3029D" w:rsidRDefault="00D3029D" w:rsidP="00FF671C">
      <w:pPr>
        <w:adjustRightInd w:val="0"/>
        <w:snapToGrid w:val="0"/>
        <w:contextualSpacing/>
        <w:jc w:val="both"/>
        <w:rPr>
          <w:rFonts w:ascii="Times New Roman" w:hAnsi="Times New Roman"/>
          <w:b/>
          <w:sz w:val="24"/>
          <w:szCs w:val="24"/>
          <w:lang w:val="x-none"/>
        </w:rPr>
      </w:pPr>
      <w:r w:rsidRPr="00D3029D">
        <w:rPr>
          <w:rFonts w:ascii="Times New Roman" w:hAnsi="Times New Roman"/>
          <w:b/>
          <w:sz w:val="24"/>
          <w:szCs w:val="24"/>
          <w:lang w:val="x-none"/>
        </w:rPr>
        <w:t>(a</w:t>
      </w:r>
      <w:r w:rsidRPr="00D3029D">
        <w:rPr>
          <w:rFonts w:ascii="Times New Roman" w:hAnsi="Times New Roman"/>
          <w:b/>
          <w:sz w:val="24"/>
          <w:szCs w:val="24"/>
        </w:rPr>
        <w:t xml:space="preserve">) </w:t>
      </w:r>
      <w:r w:rsidRPr="00D3029D">
        <w:rPr>
          <w:rFonts w:ascii="Times New Roman" w:hAnsi="Times New Roman"/>
          <w:b/>
          <w:sz w:val="24"/>
          <w:szCs w:val="24"/>
          <w:lang w:val="x-none"/>
        </w:rPr>
        <w:t>Background of research and expected project commencement date</w:t>
      </w:r>
    </w:p>
    <w:p w14:paraId="16AC41A7" w14:textId="77777777" w:rsidR="00D3029D" w:rsidRDefault="00D3029D" w:rsidP="00FF671C">
      <w:pPr>
        <w:adjustRightInd w:val="0"/>
        <w:snapToGrid w:val="0"/>
        <w:contextualSpacing/>
        <w:jc w:val="both"/>
        <w:rPr>
          <w:rFonts w:ascii="Times New Roman" w:hAnsi="Times New Roman"/>
          <w:sz w:val="24"/>
          <w:szCs w:val="24"/>
        </w:rPr>
      </w:pPr>
    </w:p>
    <w:p w14:paraId="456AC606" w14:textId="77777777" w:rsidR="00FC217C" w:rsidRDefault="00FF671C" w:rsidP="00FF671C">
      <w:pPr>
        <w:adjustRightInd w:val="0"/>
        <w:snapToGrid w:val="0"/>
        <w:contextualSpacing/>
        <w:jc w:val="both"/>
        <w:rPr>
          <w:rFonts w:ascii="Times New Roman" w:hAnsi="Times New Roman"/>
          <w:sz w:val="24"/>
          <w:szCs w:val="24"/>
        </w:rPr>
      </w:pPr>
      <w:r w:rsidRPr="00346AB0">
        <w:rPr>
          <w:rFonts w:ascii="Times New Roman" w:hAnsi="Times New Roman"/>
          <w:sz w:val="24"/>
          <w:szCs w:val="24"/>
        </w:rPr>
        <w:t xml:space="preserve">COVID-19 has emerged as a severe global epidemic, with millions of people infected and tens of thousands of deaths worldwide. Yet to date, there is no effective drug or vaccine available to treat or prevent COVID-19 and its complications. There is an urgent need for efficient tools and data platform for COVID-19 drug repurposing and research. </w:t>
      </w:r>
    </w:p>
    <w:p w14:paraId="0AB7AEA9" w14:textId="77777777" w:rsidR="00FC217C" w:rsidRDefault="00FC217C" w:rsidP="00FF671C">
      <w:pPr>
        <w:adjustRightInd w:val="0"/>
        <w:snapToGrid w:val="0"/>
        <w:contextualSpacing/>
        <w:jc w:val="both"/>
        <w:rPr>
          <w:rFonts w:ascii="Times New Roman" w:hAnsi="Times New Roman"/>
          <w:sz w:val="24"/>
          <w:szCs w:val="24"/>
        </w:rPr>
      </w:pPr>
    </w:p>
    <w:p w14:paraId="0C5978B1" w14:textId="37EEA0D1" w:rsidR="00D3029D"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W</w:t>
      </w:r>
      <w:r w:rsidRPr="00346AB0">
        <w:rPr>
          <w:rFonts w:ascii="Times New Roman" w:hAnsi="Times New Roman"/>
          <w:sz w:val="24"/>
          <w:szCs w:val="24"/>
        </w:rPr>
        <w:t>e propose two interlinked projects to address these unmet needs in COVID-19 research</w:t>
      </w:r>
      <w:r>
        <w:rPr>
          <w:rFonts w:ascii="Times New Roman" w:hAnsi="Times New Roman"/>
          <w:sz w:val="24"/>
          <w:szCs w:val="24"/>
        </w:rPr>
        <w:t>, in the setting of potential viral mutation.</w:t>
      </w:r>
      <w:r w:rsidR="00FC217C">
        <w:rPr>
          <w:rFonts w:ascii="Times New Roman" w:hAnsi="Times New Roman"/>
          <w:sz w:val="24"/>
          <w:szCs w:val="24"/>
        </w:rPr>
        <w:t xml:space="preserve"> These project</w:t>
      </w:r>
      <w:r w:rsidR="001E6513">
        <w:rPr>
          <w:rFonts w:ascii="Times New Roman" w:hAnsi="Times New Roman"/>
          <w:sz w:val="24"/>
          <w:szCs w:val="24"/>
        </w:rPr>
        <w:t>s</w:t>
      </w:r>
      <w:r w:rsidR="00FC217C">
        <w:rPr>
          <w:rFonts w:ascii="Times New Roman" w:hAnsi="Times New Roman"/>
          <w:sz w:val="24"/>
          <w:szCs w:val="24"/>
        </w:rPr>
        <w:t xml:space="preserve"> are expected to commence by January 2021.</w:t>
      </w:r>
    </w:p>
    <w:p w14:paraId="589C4279" w14:textId="77777777" w:rsidR="00DA3A3D" w:rsidRPr="00DA3A3D" w:rsidRDefault="00DA3A3D" w:rsidP="00FF671C">
      <w:pPr>
        <w:adjustRightInd w:val="0"/>
        <w:snapToGrid w:val="0"/>
        <w:contextualSpacing/>
        <w:jc w:val="both"/>
        <w:rPr>
          <w:rFonts w:ascii="Times New Roman" w:hAnsi="Times New Roman"/>
          <w:sz w:val="24"/>
          <w:szCs w:val="24"/>
        </w:rPr>
      </w:pPr>
    </w:p>
    <w:p w14:paraId="120DF899" w14:textId="3BA17043" w:rsidR="00D3029D" w:rsidRPr="00D3029D" w:rsidRDefault="00D3029D" w:rsidP="00FF671C">
      <w:pPr>
        <w:adjustRightInd w:val="0"/>
        <w:snapToGrid w:val="0"/>
        <w:contextualSpacing/>
        <w:jc w:val="both"/>
        <w:rPr>
          <w:rFonts w:ascii="Times New Roman" w:hAnsi="Times New Roman"/>
          <w:b/>
          <w:sz w:val="24"/>
          <w:szCs w:val="24"/>
        </w:rPr>
      </w:pPr>
      <w:r w:rsidRPr="00D3029D">
        <w:rPr>
          <w:rFonts w:ascii="Times New Roman" w:hAnsi="Times New Roman"/>
          <w:b/>
          <w:sz w:val="24"/>
          <w:szCs w:val="24"/>
        </w:rPr>
        <w:t>(b)</w:t>
      </w:r>
      <w:r>
        <w:rPr>
          <w:rFonts w:ascii="Times New Roman" w:hAnsi="Times New Roman"/>
          <w:b/>
          <w:sz w:val="24"/>
          <w:szCs w:val="24"/>
        </w:rPr>
        <w:t xml:space="preserve"> </w:t>
      </w:r>
      <w:r w:rsidRPr="00D3029D">
        <w:rPr>
          <w:rFonts w:ascii="Times New Roman" w:hAnsi="Times New Roman"/>
          <w:b/>
          <w:sz w:val="24"/>
          <w:szCs w:val="24"/>
        </w:rPr>
        <w:t>Research plan and methodology</w:t>
      </w:r>
    </w:p>
    <w:p w14:paraId="6771741E" w14:textId="77777777" w:rsidR="00D3029D" w:rsidRDefault="00D3029D" w:rsidP="00FF671C">
      <w:pPr>
        <w:adjustRightInd w:val="0"/>
        <w:snapToGrid w:val="0"/>
        <w:contextualSpacing/>
        <w:jc w:val="both"/>
        <w:rPr>
          <w:rFonts w:ascii="Times New Roman" w:hAnsi="Times New Roman"/>
          <w:b/>
          <w:sz w:val="24"/>
          <w:szCs w:val="24"/>
          <w:u w:val="single"/>
        </w:rPr>
      </w:pPr>
    </w:p>
    <w:p w14:paraId="36A726FF" w14:textId="1B0716FC" w:rsidR="0085718C" w:rsidRDefault="00FF671C" w:rsidP="00FF671C">
      <w:pPr>
        <w:adjustRightInd w:val="0"/>
        <w:snapToGrid w:val="0"/>
        <w:contextualSpacing/>
        <w:jc w:val="both"/>
        <w:rPr>
          <w:rFonts w:ascii="Times New Roman" w:hAnsi="Times New Roman"/>
          <w:b/>
          <w:sz w:val="24"/>
          <w:szCs w:val="24"/>
        </w:rPr>
      </w:pPr>
      <w:r w:rsidRPr="00533E84">
        <w:rPr>
          <w:rFonts w:ascii="Times New Roman" w:hAnsi="Times New Roman"/>
          <w:b/>
          <w:sz w:val="24"/>
          <w:szCs w:val="24"/>
          <w:u w:val="single"/>
        </w:rPr>
        <w:t>Project 1:</w:t>
      </w:r>
      <w:r w:rsidRPr="00533E84">
        <w:rPr>
          <w:rFonts w:ascii="Times New Roman" w:hAnsi="Times New Roman"/>
          <w:b/>
          <w:sz w:val="24"/>
          <w:szCs w:val="24"/>
        </w:rPr>
        <w:t xml:space="preserve"> </w:t>
      </w:r>
      <w:r>
        <w:rPr>
          <w:rFonts w:ascii="Times New Roman" w:hAnsi="Times New Roman"/>
          <w:b/>
          <w:sz w:val="24"/>
          <w:szCs w:val="24"/>
        </w:rPr>
        <w:t>Building an open knowledge graph for COVID-19 research</w:t>
      </w:r>
    </w:p>
    <w:p w14:paraId="5D45B7C1" w14:textId="77777777" w:rsidR="0030717A" w:rsidRDefault="00FF671C" w:rsidP="00FF671C">
      <w:pPr>
        <w:adjustRightInd w:val="0"/>
        <w:snapToGrid w:val="0"/>
        <w:contextualSpacing/>
        <w:jc w:val="both"/>
        <w:rPr>
          <w:rFonts w:ascii="Times New Roman" w:hAnsi="Times New Roman"/>
          <w:b/>
          <w:sz w:val="24"/>
          <w:szCs w:val="24"/>
        </w:rPr>
      </w:pPr>
      <w:r w:rsidRPr="00B50A41">
        <w:rPr>
          <w:rFonts w:ascii="Times New Roman" w:hAnsi="Times New Roman"/>
          <w:b/>
          <w:sz w:val="24"/>
          <w:szCs w:val="24"/>
        </w:rPr>
        <w:t>Rationale</w:t>
      </w:r>
      <w:r>
        <w:rPr>
          <w:rFonts w:ascii="Times New Roman" w:hAnsi="Times New Roman"/>
          <w:b/>
          <w:sz w:val="24"/>
          <w:szCs w:val="24"/>
        </w:rPr>
        <w:t xml:space="preserve">: </w:t>
      </w:r>
    </w:p>
    <w:p w14:paraId="47E85A17" w14:textId="2B259EB1" w:rsidR="00FF671C" w:rsidRDefault="00FF671C" w:rsidP="00FF671C">
      <w:pPr>
        <w:adjustRightInd w:val="0"/>
        <w:snapToGrid w:val="0"/>
        <w:contextualSpacing/>
        <w:jc w:val="both"/>
        <w:rPr>
          <w:rFonts w:ascii="Times New Roman" w:hAnsi="Times New Roman"/>
          <w:sz w:val="24"/>
          <w:szCs w:val="24"/>
        </w:rPr>
      </w:pPr>
      <w:commentRangeStart w:id="2"/>
      <w:commentRangeStart w:id="3"/>
      <w:r>
        <w:rPr>
          <w:rFonts w:ascii="Times New Roman" w:hAnsi="Times New Roman"/>
          <w:sz w:val="24"/>
          <w:szCs w:val="24"/>
        </w:rPr>
        <w:t>Knowledge graphs enable us to identify valuable information regarding the large-scale, complex relationships among different entities related to COVID-19, including drug, disease, virus, proteins and genes. Modern computational algorithms can be used to extract hidden linkages from knowledge graphs to generate useful insights and testable hypotheses. Example applications of knowledge graphs include drug repurposing, identifying potential adverse effect of drugs and disease subtyping.</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lt;/Author&gt;&lt;Year&gt;2020&lt;/Year&gt;&lt;RecNum&gt;251&lt;/RecNum&gt;&lt;DisplayText&gt;(3)&lt;/DisplayText&gt;&lt;record&gt;&lt;rec-number&gt;251&lt;/rec-number&gt;&lt;foreign-keys&gt;&lt;key app="EN" db-id="zt5r20sdpttrvve2224xseaava2fdztrv5ap" timestamp="1590455970" guid="fc981e2d-987d-4d24-8954-06929ac48e4c"&gt;251&lt;/key&gt;&lt;/foreign-keys&gt;&lt;ref-type name="Conference Paper"&gt;47&lt;/ref-type&gt;&lt;contributors&gt;&lt;authors&gt;&lt;author&gt;Boxuan Li&lt;/author&gt;&lt;author&gt;Reynold Cheng&lt;/author&gt;&lt;author&gt;Jiafeng Hu&lt;/author&gt;&lt;author&gt;Yixiang Fang&lt;/author&gt;&lt;author&gt;Min Ou&lt;/author&gt;&lt;author&gt;Ruibang Luo&lt;/author&gt;&lt;author&gt;Kevin C.C. Chang&lt;/author&gt;&lt;author&gt;Xuemin Lin.&lt;/author&gt;&lt;/authors&gt;&lt;/contributors&gt;&lt;titles&gt;&lt;title&gt;MC-Explorer: Analyzing and Visualizing Motif-Cliques on Large Networks&lt;/title&gt;&lt;secondary-title&gt;IEEE International Conference on Data Engineering  &lt;/secondary-title&gt;&lt;/titles&gt;&lt;pages&gt;1722-1725&lt;/pages&gt;&lt;dates&gt;&lt;year&gt;2020&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3)</w:t>
      </w:r>
      <w:r>
        <w:rPr>
          <w:rFonts w:ascii="Times New Roman" w:hAnsi="Times New Roman"/>
          <w:sz w:val="24"/>
          <w:szCs w:val="24"/>
        </w:rPr>
        <w:fldChar w:fldCharType="end"/>
      </w:r>
      <w:commentRangeEnd w:id="2"/>
      <w:r w:rsidR="00855D0B">
        <w:rPr>
          <w:rStyle w:val="a5"/>
        </w:rPr>
        <w:commentReference w:id="2"/>
      </w:r>
      <w:commentRangeEnd w:id="3"/>
      <w:r w:rsidR="008449CB">
        <w:rPr>
          <w:rStyle w:val="a5"/>
        </w:rPr>
        <w:commentReference w:id="3"/>
      </w:r>
    </w:p>
    <w:p w14:paraId="772A6996" w14:textId="77777777" w:rsidR="00A423C0" w:rsidRDefault="00A423C0" w:rsidP="00FF671C">
      <w:pPr>
        <w:adjustRightInd w:val="0"/>
        <w:snapToGrid w:val="0"/>
        <w:contextualSpacing/>
        <w:jc w:val="both"/>
        <w:rPr>
          <w:rFonts w:ascii="Times New Roman" w:hAnsi="Times New Roman"/>
          <w:sz w:val="24"/>
          <w:szCs w:val="24"/>
        </w:rPr>
      </w:pPr>
    </w:p>
    <w:p w14:paraId="37D4EE89" w14:textId="3F59E81D" w:rsidR="00FF671C"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However, to date, there is no unified knowledge graph openly available for use in COVID-19 research. While there are recent publications on knowledge graphs linking COVID-19 publications, case statistics and genes,</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he CovidGraph Project&lt;/Author&gt;&lt;Year&gt;2020&lt;/Year&gt;&lt;RecNum&gt;244&lt;/RecNum&gt;&lt;DisplayText&gt;(4)&lt;/DisplayText&gt;&lt;record&gt;&lt;rec-number&gt;244&lt;/rec-number&gt;&lt;foreign-keys&gt;&lt;key app="EN" db-id="zt5r20sdpttrvve2224xseaava2fdztrv5ap" timestamp="1590395652" guid="37f63381-d8b5-485f-87d9-d13fbd3a801a"&gt;244&lt;/key&gt;&lt;/foreign-keys&gt;&lt;ref-type name="Web Page"&gt;12&lt;/ref-type&gt;&lt;contributors&gt;&lt;authors&gt;&lt;author&gt;The CovidGraph Project,&lt;/author&gt;&lt;/authors&gt;&lt;/contributors&gt;&lt;titles&gt;&lt;title&gt;CovidGraph&lt;/title&gt;&lt;/titles&gt;&lt;number&gt;25/05/2020&lt;/number&gt;&lt;dates&gt;&lt;year&gt;2020&lt;/year&gt;&lt;/dates&gt;&lt;urls&gt;&lt;related-urls&gt;&lt;url&gt;https://covidgraph.org/&lt;/url&gt;&lt;/related-urls&gt;&lt;/urls&gt;&lt;/record&gt;&lt;/Cite&gt;&lt;/EndNote&gt;</w:instrText>
      </w:r>
      <w:r>
        <w:rPr>
          <w:rFonts w:ascii="Times New Roman" w:hAnsi="Times New Roman"/>
          <w:sz w:val="24"/>
          <w:szCs w:val="24"/>
        </w:rPr>
        <w:fldChar w:fldCharType="separate"/>
      </w:r>
      <w:r>
        <w:rPr>
          <w:rFonts w:ascii="Times New Roman" w:hAnsi="Times New Roman"/>
          <w:noProof/>
          <w:sz w:val="24"/>
          <w:szCs w:val="24"/>
        </w:rPr>
        <w:t>(4)</w:t>
      </w:r>
      <w:r>
        <w:rPr>
          <w:rFonts w:ascii="Times New Roman" w:hAnsi="Times New Roman"/>
          <w:sz w:val="24"/>
          <w:szCs w:val="24"/>
        </w:rPr>
        <w:fldChar w:fldCharType="end"/>
      </w:r>
      <w:r>
        <w:rPr>
          <w:rFonts w:ascii="Times New Roman" w:hAnsi="Times New Roman"/>
          <w:sz w:val="24"/>
          <w:szCs w:val="24"/>
        </w:rPr>
        <w:t xml:space="preserve"> they are generally limited in coverage and does not include e</w:t>
      </w:r>
      <w:r w:rsidRPr="00991197">
        <w:rPr>
          <w:rFonts w:ascii="Times New Roman" w:hAnsi="Times New Roman"/>
          <w:sz w:val="24"/>
          <w:szCs w:val="24"/>
        </w:rPr>
        <w:t xml:space="preserve">ssential information for </w:t>
      </w:r>
      <w:r>
        <w:rPr>
          <w:rFonts w:ascii="Times New Roman" w:hAnsi="Times New Roman"/>
          <w:sz w:val="24"/>
          <w:szCs w:val="24"/>
        </w:rPr>
        <w:t>drug discovery, for instance</w:t>
      </w:r>
      <w:r w:rsidRPr="00991197">
        <w:rPr>
          <w:rFonts w:ascii="Times New Roman" w:hAnsi="Times New Roman"/>
          <w:sz w:val="24"/>
          <w:szCs w:val="24"/>
        </w:rPr>
        <w:t xml:space="preserve"> </w:t>
      </w:r>
      <w:r>
        <w:rPr>
          <w:rFonts w:ascii="Times New Roman" w:hAnsi="Times New Roman"/>
          <w:sz w:val="24"/>
          <w:szCs w:val="24"/>
        </w:rPr>
        <w:t>drug and protein relationships. Individual data sources are available providing information on drugs, drug-protein, gene-disease and virus-disease relationships,</w:t>
      </w:r>
      <w:r>
        <w:rPr>
          <w:rFonts w:ascii="Times New Roman" w:hAnsi="Times New Roman"/>
          <w:sz w:val="24"/>
          <w:szCs w:val="24"/>
        </w:rPr>
        <w:fldChar w:fldCharType="begin">
          <w:fldData xml:space="preserve">PEVuZE5vdGU+PENpdGU+PEF1dGhvcj5Lw7ZobGVyPC9BdXRob3I+PFllYXI+MjAxNzwvWWVhcj48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MTA3NC1kMTA4MjwvcGFnZXM+PHZv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w7ZobGVyPC9BdXRob3I+PFllYXI+MjAxNzwvWWVhcj48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MTA3NC1kMTA4MjwvcGFnZXM+PHZv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5, 6)</w:t>
      </w:r>
      <w:r>
        <w:rPr>
          <w:rFonts w:ascii="Times New Roman" w:hAnsi="Times New Roman"/>
          <w:sz w:val="24"/>
          <w:szCs w:val="24"/>
        </w:rPr>
        <w:fldChar w:fldCharType="end"/>
      </w:r>
      <w:r>
        <w:rPr>
          <w:rFonts w:ascii="Times New Roman" w:hAnsi="Times New Roman"/>
          <w:sz w:val="24"/>
          <w:szCs w:val="24"/>
        </w:rPr>
        <w:t xml:space="preserve"> yet these data sources are all independent and have not be linked into a unified knowledge graph. A comprehensive, unified knowledge graph is needed to enable efficient extraction of high-level linkages, such as existing drugs repurposable for other diseases. These high-level linkages provide promising leads and enable faster discovery of potential treatments and unknown intrinsic characteristics of new diseases.</w:t>
      </w:r>
    </w:p>
    <w:p w14:paraId="68F24821" w14:textId="77777777" w:rsidR="0030717A" w:rsidRDefault="0030717A" w:rsidP="00FF671C">
      <w:pPr>
        <w:adjustRightInd w:val="0"/>
        <w:snapToGrid w:val="0"/>
        <w:contextualSpacing/>
        <w:jc w:val="both"/>
        <w:rPr>
          <w:rFonts w:ascii="Times New Roman" w:hAnsi="Times New Roman"/>
          <w:b/>
          <w:sz w:val="24"/>
          <w:szCs w:val="24"/>
        </w:rPr>
      </w:pPr>
    </w:p>
    <w:p w14:paraId="7ECFD0DD" w14:textId="56A73D94" w:rsidR="00FF671C" w:rsidRDefault="00FF671C" w:rsidP="00FF671C">
      <w:pPr>
        <w:adjustRightInd w:val="0"/>
        <w:snapToGrid w:val="0"/>
        <w:contextualSpacing/>
        <w:jc w:val="both"/>
        <w:rPr>
          <w:rFonts w:ascii="Times New Roman" w:hAnsi="Times New Roman"/>
          <w:sz w:val="24"/>
          <w:szCs w:val="24"/>
        </w:rPr>
      </w:pPr>
      <w:r w:rsidRPr="007A79DB">
        <w:rPr>
          <w:rFonts w:ascii="Times New Roman" w:hAnsi="Times New Roman"/>
          <w:b/>
          <w:sz w:val="24"/>
          <w:szCs w:val="24"/>
        </w:rPr>
        <w:t>Objective</w:t>
      </w:r>
      <w:r>
        <w:rPr>
          <w:rFonts w:ascii="Times New Roman" w:hAnsi="Times New Roman"/>
          <w:b/>
          <w:sz w:val="24"/>
          <w:szCs w:val="24"/>
        </w:rPr>
        <w:t xml:space="preserve">s: </w:t>
      </w:r>
      <w:r w:rsidRPr="00A21C0B">
        <w:rPr>
          <w:rFonts w:ascii="Times New Roman" w:hAnsi="Times New Roman"/>
          <w:sz w:val="24"/>
          <w:szCs w:val="24"/>
        </w:rPr>
        <w:t xml:space="preserve">To </w:t>
      </w:r>
      <w:r>
        <w:rPr>
          <w:rFonts w:ascii="Times New Roman" w:hAnsi="Times New Roman"/>
          <w:sz w:val="24"/>
          <w:szCs w:val="24"/>
        </w:rPr>
        <w:t>develop an open COVID-19 knowledge graph which will enable researchers worldwide to uncover hidden relationships between COVID-19, drugs, genes, proteins and diseases/complications, providing a big data platform for hypothesis generation and future research on COVID-19.</w:t>
      </w:r>
    </w:p>
    <w:p w14:paraId="16E2073E" w14:textId="327FC9AA" w:rsidR="0030717A" w:rsidRDefault="0030717A" w:rsidP="007D78F9">
      <w:pPr>
        <w:adjustRightInd w:val="0"/>
        <w:snapToGrid w:val="0"/>
        <w:contextualSpacing/>
        <w:jc w:val="both"/>
        <w:rPr>
          <w:rFonts w:ascii="Times New Roman" w:hAnsi="Times New Roman"/>
          <w:b/>
          <w:sz w:val="24"/>
          <w:szCs w:val="24"/>
        </w:rPr>
      </w:pPr>
    </w:p>
    <w:p w14:paraId="6B68433D" w14:textId="397F28D8" w:rsidR="004134EF" w:rsidRDefault="004134EF" w:rsidP="007D78F9">
      <w:pPr>
        <w:adjustRightInd w:val="0"/>
        <w:snapToGrid w:val="0"/>
        <w:contextualSpacing/>
        <w:jc w:val="both"/>
        <w:rPr>
          <w:rFonts w:ascii="Times New Roman" w:hAnsi="Times New Roman"/>
          <w:b/>
          <w:sz w:val="24"/>
          <w:szCs w:val="24"/>
        </w:rPr>
      </w:pPr>
      <w:r>
        <w:rPr>
          <w:rFonts w:ascii="Times New Roman" w:hAnsi="Times New Roman"/>
          <w:b/>
          <w:sz w:val="24"/>
          <w:szCs w:val="24"/>
        </w:rPr>
        <w:t>Methodology</w:t>
      </w:r>
      <w:r w:rsidR="00FB5586">
        <w:rPr>
          <w:rFonts w:ascii="Times New Roman" w:hAnsi="Times New Roman"/>
          <w:b/>
          <w:sz w:val="24"/>
          <w:szCs w:val="24"/>
        </w:rPr>
        <w:t>:</w:t>
      </w:r>
    </w:p>
    <w:p w14:paraId="29B0B540" w14:textId="77777777" w:rsidR="00FB5586" w:rsidRPr="00FB5586" w:rsidRDefault="00E23900" w:rsidP="0030717A">
      <w:pPr>
        <w:adjustRightInd w:val="0"/>
        <w:snapToGrid w:val="0"/>
        <w:spacing w:after="0"/>
        <w:contextualSpacing/>
        <w:jc w:val="both"/>
        <w:rPr>
          <w:rFonts w:ascii="Times New Roman" w:hAnsi="Times New Roman"/>
          <w:i/>
          <w:sz w:val="24"/>
          <w:szCs w:val="24"/>
        </w:rPr>
      </w:pPr>
      <w:commentRangeStart w:id="4"/>
      <w:commentRangeStart w:id="5"/>
      <w:r w:rsidRPr="00FB5586">
        <w:rPr>
          <w:rFonts w:ascii="Times New Roman" w:hAnsi="Times New Roman"/>
          <w:i/>
          <w:sz w:val="24"/>
          <w:szCs w:val="24"/>
        </w:rPr>
        <w:t xml:space="preserve">Data sources </w:t>
      </w:r>
      <w:commentRangeEnd w:id="4"/>
      <w:r w:rsidR="00556602" w:rsidRPr="00FB5586">
        <w:rPr>
          <w:rStyle w:val="a5"/>
          <w:i/>
        </w:rPr>
        <w:commentReference w:id="4"/>
      </w:r>
      <w:commentRangeEnd w:id="5"/>
      <w:r w:rsidR="001512E9">
        <w:rPr>
          <w:rStyle w:val="a5"/>
        </w:rPr>
        <w:commentReference w:id="5"/>
      </w:r>
    </w:p>
    <w:p w14:paraId="7DD5C832" w14:textId="0AC7AFD2" w:rsidR="00FF671C" w:rsidRPr="00E23900" w:rsidRDefault="00FF671C" w:rsidP="0030717A">
      <w:pPr>
        <w:adjustRightInd w:val="0"/>
        <w:snapToGrid w:val="0"/>
        <w:spacing w:after="0"/>
        <w:contextualSpacing/>
        <w:jc w:val="both"/>
        <w:rPr>
          <w:rFonts w:ascii="Times New Roman" w:hAnsi="Times New Roman"/>
          <w:b/>
          <w:sz w:val="24"/>
          <w:szCs w:val="24"/>
        </w:rPr>
      </w:pPr>
      <w:r>
        <w:rPr>
          <w:rFonts w:ascii="Times New Roman" w:hAnsi="Times New Roman"/>
          <w:sz w:val="24"/>
          <w:szCs w:val="24"/>
        </w:rPr>
        <w:t xml:space="preserve">The final COVID-19 knowledge graph will have the schema as shown in the </w:t>
      </w:r>
      <w:r w:rsidR="0098313A">
        <w:rPr>
          <w:rFonts w:ascii="Times New Roman" w:hAnsi="Times New Roman"/>
          <w:sz w:val="24"/>
          <w:szCs w:val="24"/>
        </w:rPr>
        <w:t>F</w:t>
      </w:r>
      <w:r>
        <w:rPr>
          <w:rFonts w:ascii="Times New Roman" w:hAnsi="Times New Roman"/>
          <w:sz w:val="24"/>
          <w:szCs w:val="24"/>
        </w:rPr>
        <w:t>igure</w:t>
      </w:r>
      <w:r w:rsidR="0098313A">
        <w:rPr>
          <w:rFonts w:ascii="Times New Roman" w:hAnsi="Times New Roman"/>
          <w:sz w:val="24"/>
          <w:szCs w:val="24"/>
        </w:rPr>
        <w:t xml:space="preserve"> 1</w:t>
      </w:r>
      <w:r>
        <w:rPr>
          <w:rFonts w:ascii="Times New Roman" w:hAnsi="Times New Roman"/>
          <w:sz w:val="24"/>
          <w:szCs w:val="24"/>
        </w:rPr>
        <w:t>, covering linkages between COVID-19, drugs, genes, proteins and diseases. A variety of existing data sources will be used to build this knowledge graph, including but not limited to:</w:t>
      </w:r>
    </w:p>
    <w:p w14:paraId="0D6E1F67" w14:textId="77777777" w:rsidR="00FF671C" w:rsidRDefault="00FF671C" w:rsidP="00FF671C">
      <w:pPr>
        <w:pStyle w:val="a3"/>
        <w:numPr>
          <w:ilvl w:val="0"/>
          <w:numId w:val="17"/>
        </w:numPr>
        <w:adjustRightInd w:val="0"/>
        <w:snapToGrid w:val="0"/>
        <w:spacing w:after="0" w:line="240" w:lineRule="auto"/>
        <w:ind w:left="180" w:hanging="180"/>
        <w:jc w:val="both"/>
        <w:rPr>
          <w:rFonts w:ascii="Times New Roman" w:hAnsi="Times New Roman"/>
          <w:sz w:val="24"/>
          <w:szCs w:val="24"/>
        </w:rPr>
      </w:pPr>
      <w:proofErr w:type="spellStart"/>
      <w:r w:rsidRPr="00600D7E">
        <w:rPr>
          <w:rFonts w:ascii="Times New Roman" w:hAnsi="Times New Roman"/>
          <w:sz w:val="24"/>
          <w:szCs w:val="24"/>
        </w:rPr>
        <w:lastRenderedPageBreak/>
        <w:t>OpenKG</w:t>
      </w:r>
      <w:proofErr w:type="spellEnd"/>
      <w:r w:rsidRPr="00600D7E">
        <w:rPr>
          <w:rFonts w:ascii="Times New Roman" w:hAnsi="Times New Roman"/>
          <w:sz w:val="24"/>
          <w:szCs w:val="24"/>
        </w:rPr>
        <w:t xml:space="preserve">: </w:t>
      </w:r>
      <w:proofErr w:type="spellStart"/>
      <w:r w:rsidRPr="00600D7E">
        <w:rPr>
          <w:rFonts w:ascii="Times New Roman" w:hAnsi="Times New Roman"/>
          <w:sz w:val="24"/>
          <w:szCs w:val="24"/>
        </w:rPr>
        <w:t>OpenKG</w:t>
      </w:r>
      <w:proofErr w:type="spellEnd"/>
      <w:r w:rsidRPr="00600D7E">
        <w:rPr>
          <w:rFonts w:ascii="Times New Roman" w:hAnsi="Times New Roman"/>
          <w:sz w:val="24"/>
          <w:szCs w:val="24"/>
        </w:rPr>
        <w:t xml:space="preserve"> provides open knowledge graphs for specific subtopics and themes, including graphs that link existing drugs to viruses, drugs to viral proteins, viruses to diseases, viruses to viral proteins, viral proteins to host proteins, among other linkages. </w:t>
      </w:r>
    </w:p>
    <w:p w14:paraId="54B761FF" w14:textId="56AA340B" w:rsidR="00FF671C" w:rsidRDefault="00FF671C" w:rsidP="00FF671C">
      <w:pPr>
        <w:pStyle w:val="a3"/>
        <w:numPr>
          <w:ilvl w:val="0"/>
          <w:numId w:val="17"/>
        </w:numPr>
        <w:adjustRightInd w:val="0"/>
        <w:snapToGrid w:val="0"/>
        <w:spacing w:after="0" w:line="240" w:lineRule="auto"/>
        <w:ind w:left="180" w:hanging="180"/>
        <w:jc w:val="both"/>
        <w:rPr>
          <w:rFonts w:ascii="Times New Roman" w:hAnsi="Times New Roman"/>
          <w:sz w:val="24"/>
          <w:szCs w:val="24"/>
        </w:rPr>
      </w:pPr>
      <w:proofErr w:type="spellStart"/>
      <w:r w:rsidRPr="00600D7E">
        <w:rPr>
          <w:rFonts w:ascii="Times New Roman" w:hAnsi="Times New Roman"/>
          <w:sz w:val="24"/>
          <w:szCs w:val="24"/>
        </w:rPr>
        <w:t>DrugBank</w:t>
      </w:r>
      <w:proofErr w:type="spellEnd"/>
      <w:r>
        <w:rPr>
          <w:rFonts w:ascii="Times New Roman" w:hAnsi="Times New Roman"/>
          <w:sz w:val="24"/>
          <w:szCs w:val="24"/>
        </w:rPr>
        <w:t xml:space="preserve">: </w:t>
      </w:r>
      <w:r w:rsidRPr="00F418A4">
        <w:rPr>
          <w:rFonts w:ascii="Times New Roman" w:hAnsi="Times New Roman"/>
          <w:sz w:val="24"/>
          <w:szCs w:val="24"/>
        </w:rPr>
        <w:t xml:space="preserve">The </w:t>
      </w:r>
      <w:proofErr w:type="spellStart"/>
      <w:r w:rsidRPr="00F418A4">
        <w:rPr>
          <w:rFonts w:ascii="Times New Roman" w:hAnsi="Times New Roman"/>
          <w:sz w:val="24"/>
          <w:szCs w:val="24"/>
        </w:rPr>
        <w:t>DrugBank</w:t>
      </w:r>
      <w:proofErr w:type="spellEnd"/>
      <w:r w:rsidRPr="00F418A4">
        <w:rPr>
          <w:rFonts w:ascii="Times New Roman" w:hAnsi="Times New Roman"/>
          <w:sz w:val="24"/>
          <w:szCs w:val="24"/>
        </w:rPr>
        <w:t xml:space="preserve"> database</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aXNoYXJ0PC9BdXRob3I+PFllYXI+MjAxODwvWWVhcj48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E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aXNoYXJ0PC9BdXRob3I+PFllYXI+MjAxODwvWWVhcj48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E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6)</w:t>
      </w:r>
      <w:r>
        <w:rPr>
          <w:rFonts w:ascii="Times New Roman" w:hAnsi="Times New Roman"/>
          <w:sz w:val="24"/>
          <w:szCs w:val="24"/>
        </w:rPr>
        <w:fldChar w:fldCharType="end"/>
      </w:r>
      <w:r w:rsidRPr="00F418A4">
        <w:rPr>
          <w:rFonts w:ascii="Times New Roman" w:hAnsi="Times New Roman"/>
          <w:sz w:val="24"/>
          <w:szCs w:val="24"/>
        </w:rPr>
        <w:t xml:space="preserve"> is a comprehensive</w:t>
      </w:r>
      <w:r>
        <w:rPr>
          <w:rFonts w:ascii="Times New Roman" w:hAnsi="Times New Roman"/>
          <w:sz w:val="24"/>
          <w:szCs w:val="24"/>
        </w:rPr>
        <w:t>,</w:t>
      </w:r>
      <w:r w:rsidRPr="00F418A4">
        <w:rPr>
          <w:rFonts w:ascii="Times New Roman" w:hAnsi="Times New Roman"/>
          <w:sz w:val="24"/>
          <w:szCs w:val="24"/>
        </w:rPr>
        <w:t xml:space="preserve"> freely accessible database containing information on drugs and drug targets. </w:t>
      </w:r>
      <w:r>
        <w:rPr>
          <w:rFonts w:ascii="Times New Roman" w:hAnsi="Times New Roman"/>
          <w:sz w:val="24"/>
          <w:szCs w:val="24"/>
        </w:rPr>
        <w:t>It</w:t>
      </w:r>
      <w:r w:rsidRPr="00F418A4">
        <w:rPr>
          <w:rFonts w:ascii="Times New Roman" w:hAnsi="Times New Roman"/>
          <w:sz w:val="24"/>
          <w:szCs w:val="24"/>
        </w:rPr>
        <w:t xml:space="preserve"> </w:t>
      </w:r>
      <w:r>
        <w:rPr>
          <w:rFonts w:ascii="Times New Roman" w:hAnsi="Times New Roman"/>
          <w:sz w:val="24"/>
          <w:szCs w:val="24"/>
        </w:rPr>
        <w:t xml:space="preserve">currently </w:t>
      </w:r>
      <w:r w:rsidRPr="00F418A4">
        <w:rPr>
          <w:rFonts w:ascii="Times New Roman" w:hAnsi="Times New Roman"/>
          <w:sz w:val="24"/>
          <w:szCs w:val="24"/>
        </w:rPr>
        <w:t>contains 13,575 drug entries</w:t>
      </w:r>
      <w:r>
        <w:rPr>
          <w:rFonts w:ascii="Times New Roman" w:hAnsi="Times New Roman"/>
          <w:sz w:val="24"/>
          <w:szCs w:val="24"/>
        </w:rPr>
        <w:t xml:space="preserve"> and </w:t>
      </w:r>
      <w:r w:rsidRPr="00F418A4">
        <w:rPr>
          <w:rFonts w:ascii="Times New Roman" w:hAnsi="Times New Roman"/>
          <w:sz w:val="24"/>
          <w:szCs w:val="24"/>
        </w:rPr>
        <w:t xml:space="preserve">is widely used by industry, </w:t>
      </w:r>
      <w:r>
        <w:rPr>
          <w:rFonts w:ascii="Times New Roman" w:hAnsi="Times New Roman"/>
          <w:sz w:val="24"/>
          <w:szCs w:val="24"/>
        </w:rPr>
        <w:t>medical practitioners</w:t>
      </w:r>
      <w:r w:rsidRPr="00F418A4">
        <w:rPr>
          <w:rFonts w:ascii="Times New Roman" w:hAnsi="Times New Roman"/>
          <w:sz w:val="24"/>
          <w:szCs w:val="24"/>
        </w:rPr>
        <w:t xml:space="preserve"> and the general public</w:t>
      </w:r>
      <w:r>
        <w:rPr>
          <w:rFonts w:ascii="Times New Roman" w:hAnsi="Times New Roman"/>
          <w:sz w:val="24"/>
          <w:szCs w:val="24"/>
        </w:rPr>
        <w:t xml:space="preserve">. It </w:t>
      </w:r>
      <w:r w:rsidRPr="00F418A4">
        <w:rPr>
          <w:rFonts w:ascii="Times New Roman" w:hAnsi="Times New Roman"/>
          <w:sz w:val="24"/>
          <w:szCs w:val="24"/>
        </w:rPr>
        <w:t>has enabled the discovery and repurposing of a number of existing drugs to treat rare and newly identified illnesses</w:t>
      </w:r>
      <w:r>
        <w:rPr>
          <w:rFonts w:ascii="Times New Roman" w:hAnsi="Times New Roman"/>
          <w:sz w:val="24"/>
          <w:szCs w:val="24"/>
        </w:rPr>
        <w:t xml:space="preserve"> and serve as a source of drug-related data in this knowledge graph.</w:t>
      </w:r>
    </w:p>
    <w:p w14:paraId="1A375A97" w14:textId="09F7CD8B" w:rsidR="00FF671C" w:rsidRPr="00600D7E" w:rsidRDefault="00FF671C" w:rsidP="00FF671C">
      <w:pPr>
        <w:pStyle w:val="a3"/>
        <w:numPr>
          <w:ilvl w:val="0"/>
          <w:numId w:val="17"/>
        </w:numPr>
        <w:adjustRightInd w:val="0"/>
        <w:snapToGrid w:val="0"/>
        <w:spacing w:after="0" w:line="240" w:lineRule="auto"/>
        <w:ind w:left="180" w:hanging="180"/>
        <w:jc w:val="both"/>
        <w:rPr>
          <w:rFonts w:ascii="Times New Roman" w:hAnsi="Times New Roman"/>
          <w:sz w:val="24"/>
          <w:szCs w:val="24"/>
        </w:rPr>
      </w:pPr>
      <w:r w:rsidRPr="00FC6A2E">
        <w:rPr>
          <w:rFonts w:ascii="Times New Roman" w:hAnsi="Times New Roman"/>
          <w:sz w:val="24"/>
          <w:szCs w:val="24"/>
        </w:rPr>
        <w:t>Human phenotype ontology (HPO)</w:t>
      </w:r>
      <w:r>
        <w:rPr>
          <w:rFonts w:ascii="Times New Roman" w:hAnsi="Times New Roman"/>
          <w:sz w:val="24"/>
          <w:szCs w:val="24"/>
        </w:rPr>
        <w:t xml:space="preserve">: HPO </w:t>
      </w:r>
      <w:r>
        <w:rPr>
          <w:rFonts w:ascii="Times New Roman" w:hAnsi="Times New Roman"/>
          <w:sz w:val="24"/>
          <w:szCs w:val="24"/>
        </w:rPr>
        <w:fldChar w:fldCharType="begin">
          <w:fldData xml:space="preserve">PEVuZE5vdGU+PENpdGU+PEF1dGhvcj5Lw7ZobGVyPC9BdXRob3I+PFllYXI+MjAxNzwvWWVhcj48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Lw7ZobGVyPC9BdXRob3I+PFllYXI+MjAxNzwvWWVhcj48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5)</w:t>
      </w:r>
      <w:r>
        <w:rPr>
          <w:rFonts w:ascii="Times New Roman" w:hAnsi="Times New Roman"/>
          <w:sz w:val="24"/>
          <w:szCs w:val="24"/>
        </w:rPr>
        <w:fldChar w:fldCharType="end"/>
      </w:r>
      <w:r w:rsidRPr="00FC6A2E">
        <w:rPr>
          <w:rFonts w:ascii="Times New Roman" w:hAnsi="Times New Roman"/>
          <w:sz w:val="24"/>
          <w:szCs w:val="24"/>
        </w:rPr>
        <w:t xml:space="preserve"> is central in medical genetics and genomics. It provides </w:t>
      </w:r>
      <w:r>
        <w:rPr>
          <w:rFonts w:ascii="Times New Roman" w:hAnsi="Times New Roman"/>
          <w:sz w:val="24"/>
          <w:szCs w:val="24"/>
        </w:rPr>
        <w:t xml:space="preserve">a </w:t>
      </w:r>
      <w:r w:rsidRPr="00FC6A2E">
        <w:rPr>
          <w:rFonts w:ascii="Times New Roman" w:hAnsi="Times New Roman"/>
          <w:sz w:val="24"/>
          <w:szCs w:val="24"/>
        </w:rPr>
        <w:t>comprehensive bioinformatic resource for analysis of human diseases and phenotypes and serves as a computational bridge between genome biology and clinical medicine</w:t>
      </w:r>
      <w:r>
        <w:rPr>
          <w:rFonts w:ascii="Times New Roman" w:hAnsi="Times New Roman"/>
          <w:sz w:val="24"/>
          <w:szCs w:val="24"/>
        </w:rPr>
        <w:t>. It will be used to link disease and gene data in the knowledge graph.</w:t>
      </w:r>
    </w:p>
    <w:p w14:paraId="589B1C5C" w14:textId="77777777" w:rsidR="00FF671C" w:rsidRDefault="00FF671C" w:rsidP="00FF671C">
      <w:pPr>
        <w:pStyle w:val="a3"/>
        <w:numPr>
          <w:ilvl w:val="0"/>
          <w:numId w:val="17"/>
        </w:numPr>
        <w:adjustRightInd w:val="0"/>
        <w:snapToGrid w:val="0"/>
        <w:spacing w:after="0" w:line="240" w:lineRule="auto"/>
        <w:ind w:left="180" w:hanging="180"/>
        <w:jc w:val="both"/>
      </w:pPr>
      <w:r w:rsidRPr="00747D56">
        <w:rPr>
          <w:rFonts w:ascii="Times New Roman" w:hAnsi="Times New Roman"/>
          <w:sz w:val="24"/>
          <w:szCs w:val="24"/>
        </w:rPr>
        <w:t>Literature: existing publications which released integrated datasets would also be incorporated, if relevant, in building the knowledge graph.</w:t>
      </w:r>
    </w:p>
    <w:p w14:paraId="519BD687" w14:textId="77777777" w:rsidR="00FF671C" w:rsidRPr="00366B81" w:rsidRDefault="00FF671C" w:rsidP="00FF671C">
      <w:pPr>
        <w:adjustRightInd w:val="0"/>
        <w:snapToGrid w:val="0"/>
        <w:contextualSpacing/>
        <w:jc w:val="both"/>
        <w:rPr>
          <w:sz w:val="8"/>
          <w:szCs w:val="8"/>
        </w:rPr>
      </w:pPr>
    </w:p>
    <w:p w14:paraId="40C11347" w14:textId="77777777" w:rsidR="004134EF" w:rsidRDefault="004134EF" w:rsidP="004134EF">
      <w:pPr>
        <w:adjustRightInd w:val="0"/>
        <w:snapToGrid w:val="0"/>
        <w:contextualSpacing/>
        <w:jc w:val="both"/>
        <w:rPr>
          <w:rFonts w:ascii="Times New Roman" w:hAnsi="Times New Roman"/>
          <w:b/>
          <w:sz w:val="24"/>
          <w:szCs w:val="24"/>
        </w:rPr>
      </w:pPr>
    </w:p>
    <w:p w14:paraId="72A96209" w14:textId="7B26274C" w:rsidR="004134EF" w:rsidRPr="00FB5586" w:rsidRDefault="004134EF" w:rsidP="004134EF">
      <w:pPr>
        <w:adjustRightInd w:val="0"/>
        <w:snapToGrid w:val="0"/>
        <w:contextualSpacing/>
        <w:jc w:val="both"/>
        <w:rPr>
          <w:rFonts w:ascii="Times New Roman" w:hAnsi="Times New Roman"/>
          <w:i/>
          <w:sz w:val="24"/>
          <w:szCs w:val="24"/>
        </w:rPr>
      </w:pPr>
      <w:commentRangeStart w:id="6"/>
      <w:commentRangeStart w:id="7"/>
      <w:r w:rsidRPr="00FB5586">
        <w:rPr>
          <w:rFonts w:ascii="Times New Roman" w:hAnsi="Times New Roman"/>
          <w:i/>
          <w:sz w:val="24"/>
          <w:szCs w:val="24"/>
        </w:rPr>
        <w:t>Data processing</w:t>
      </w:r>
    </w:p>
    <w:p w14:paraId="583A2EE3" w14:textId="48F17639" w:rsidR="00556602" w:rsidRDefault="00556602" w:rsidP="00FF671C">
      <w:pPr>
        <w:adjustRightInd w:val="0"/>
        <w:snapToGrid w:val="0"/>
        <w:contextualSpacing/>
        <w:jc w:val="both"/>
        <w:rPr>
          <w:rFonts w:ascii="Times New Roman" w:eastAsia="等线" w:hAnsi="Times New Roman"/>
          <w:b/>
          <w:sz w:val="24"/>
          <w:szCs w:val="24"/>
        </w:rPr>
      </w:pPr>
    </w:p>
    <w:p w14:paraId="6F73B96E" w14:textId="0941A022" w:rsidR="00265100" w:rsidRDefault="005C1967" w:rsidP="005C1967">
      <w:pPr>
        <w:adjustRightInd w:val="0"/>
        <w:snapToGrid w:val="0"/>
        <w:contextualSpacing/>
        <w:jc w:val="both"/>
        <w:rPr>
          <w:rFonts w:ascii="Times New Roman" w:eastAsia="等线" w:hAnsi="Times New Roman"/>
          <w:b/>
          <w:sz w:val="24"/>
          <w:szCs w:val="24"/>
        </w:rPr>
      </w:pPr>
      <w:r w:rsidRPr="005C1967">
        <w:rPr>
          <w:rFonts w:ascii="Times New Roman" w:eastAsia="等线" w:hAnsi="Times New Roman"/>
          <w:b/>
          <w:sz w:val="24"/>
          <w:szCs w:val="24"/>
        </w:rPr>
        <w:t>A knowledge graph is a multi-relational graph composed of entities (nodes) and relations (edges), which are triplets of facts (head entity, relation, tail entity), denoted as (h, r, t).</w:t>
      </w:r>
      <w:r>
        <w:rPr>
          <w:rFonts w:ascii="Times New Roman" w:eastAsia="等线" w:hAnsi="Times New Roman"/>
          <w:b/>
          <w:sz w:val="24"/>
          <w:szCs w:val="24"/>
        </w:rPr>
        <w:t xml:space="preserve"> (</w:t>
      </w:r>
      <w:r w:rsidR="00EC5255">
        <w:rPr>
          <w:rFonts w:ascii="Times New Roman" w:eastAsia="等线" w:hAnsi="Times New Roman"/>
          <w:b/>
          <w:sz w:val="24"/>
          <w:szCs w:val="24"/>
        </w:rPr>
        <w:t>14</w:t>
      </w:r>
      <w:r>
        <w:rPr>
          <w:rFonts w:ascii="Times New Roman" w:eastAsia="等线" w:hAnsi="Times New Roman"/>
          <w:b/>
          <w:sz w:val="24"/>
          <w:szCs w:val="24"/>
        </w:rPr>
        <w:t>)</w:t>
      </w:r>
      <w:r w:rsidRPr="005C1967">
        <w:rPr>
          <w:rFonts w:ascii="Times New Roman" w:eastAsia="等线" w:hAnsi="Times New Roman"/>
          <w:b/>
          <w:sz w:val="24"/>
          <w:szCs w:val="24"/>
        </w:rPr>
        <w:t xml:space="preserve"> Knowledge graph provides a comprehensive means to capture, represent and formalize structured information for knowledge discovery.</w:t>
      </w:r>
      <w:r>
        <w:rPr>
          <w:rFonts w:ascii="Times New Roman" w:eastAsia="等线" w:hAnsi="Times New Roman"/>
          <w:b/>
          <w:sz w:val="24"/>
          <w:szCs w:val="24"/>
        </w:rPr>
        <w:t xml:space="preserve"> </w:t>
      </w:r>
    </w:p>
    <w:p w14:paraId="35A8E90E" w14:textId="77777777" w:rsidR="00265100" w:rsidRDefault="00265100" w:rsidP="005C1967">
      <w:pPr>
        <w:adjustRightInd w:val="0"/>
        <w:snapToGrid w:val="0"/>
        <w:contextualSpacing/>
        <w:jc w:val="both"/>
        <w:rPr>
          <w:rFonts w:ascii="Times New Roman" w:eastAsia="等线" w:hAnsi="Times New Roman"/>
          <w:b/>
          <w:sz w:val="24"/>
          <w:szCs w:val="24"/>
        </w:rPr>
      </w:pPr>
    </w:p>
    <w:p w14:paraId="229DA80C" w14:textId="0D2C289E" w:rsidR="00BF6213" w:rsidRDefault="00265100" w:rsidP="00FF671C">
      <w:pPr>
        <w:adjustRightInd w:val="0"/>
        <w:snapToGrid w:val="0"/>
        <w:contextualSpacing/>
        <w:jc w:val="both"/>
        <w:rPr>
          <w:rFonts w:ascii="Times New Roman" w:eastAsia="等线" w:hAnsi="Times New Roman"/>
          <w:b/>
          <w:sz w:val="24"/>
          <w:szCs w:val="24"/>
        </w:rPr>
      </w:pPr>
      <w:r>
        <w:rPr>
          <w:rFonts w:ascii="Times New Roman" w:eastAsia="等线" w:hAnsi="Times New Roman" w:hint="eastAsia"/>
          <w:b/>
          <w:sz w:val="24"/>
          <w:szCs w:val="24"/>
        </w:rPr>
        <w:t>S</w:t>
      </w:r>
      <w:r>
        <w:rPr>
          <w:rFonts w:ascii="Times New Roman" w:eastAsia="等线" w:hAnsi="Times New Roman"/>
          <w:b/>
          <w:sz w:val="24"/>
          <w:szCs w:val="24"/>
        </w:rPr>
        <w:t xml:space="preserve">ince there is little information </w:t>
      </w:r>
      <w:r w:rsidRPr="00265100">
        <w:rPr>
          <w:rFonts w:ascii="Times New Roman" w:eastAsia="等线" w:hAnsi="Times New Roman"/>
          <w:b/>
          <w:sz w:val="24"/>
          <w:szCs w:val="24"/>
        </w:rPr>
        <w:t>about potential drug targets for COVID-19</w:t>
      </w:r>
      <w:r>
        <w:rPr>
          <w:rFonts w:ascii="Times New Roman" w:eastAsia="等线" w:hAnsi="Times New Roman"/>
          <w:b/>
          <w:sz w:val="24"/>
          <w:szCs w:val="24"/>
        </w:rPr>
        <w:t xml:space="preserve">, we integrate </w:t>
      </w:r>
      <w:r w:rsidRPr="00265100">
        <w:rPr>
          <w:rFonts w:ascii="Times New Roman" w:eastAsia="等线" w:hAnsi="Times New Roman"/>
          <w:b/>
          <w:sz w:val="24"/>
          <w:szCs w:val="24"/>
        </w:rPr>
        <w:t>biological pathways (genes and proteins)</w:t>
      </w:r>
      <w:r>
        <w:rPr>
          <w:rFonts w:ascii="Times New Roman" w:eastAsia="等线" w:hAnsi="Times New Roman"/>
          <w:b/>
          <w:sz w:val="24"/>
          <w:szCs w:val="24"/>
        </w:rPr>
        <w:t xml:space="preserve"> </w:t>
      </w:r>
      <w:r w:rsidRPr="00265100">
        <w:rPr>
          <w:rFonts w:ascii="Times New Roman" w:eastAsia="等线" w:hAnsi="Times New Roman"/>
          <w:b/>
          <w:sz w:val="24"/>
          <w:szCs w:val="24"/>
        </w:rPr>
        <w:t>in which COVID-19 replicates in human cells, as well as the information on the diseases</w:t>
      </w:r>
      <w:r>
        <w:rPr>
          <w:rFonts w:ascii="Times New Roman" w:eastAsia="等线" w:hAnsi="Times New Roman"/>
          <w:b/>
          <w:sz w:val="24"/>
          <w:szCs w:val="24"/>
        </w:rPr>
        <w:t xml:space="preserve"> and </w:t>
      </w:r>
      <w:r w:rsidRPr="00265100">
        <w:rPr>
          <w:rFonts w:ascii="Times New Roman" w:eastAsia="等线" w:hAnsi="Times New Roman"/>
          <w:b/>
          <w:sz w:val="24"/>
          <w:szCs w:val="24"/>
        </w:rPr>
        <w:t xml:space="preserve">symptoms </w:t>
      </w:r>
      <w:r>
        <w:rPr>
          <w:rFonts w:ascii="Times New Roman" w:eastAsia="等线" w:hAnsi="Times New Roman"/>
          <w:b/>
          <w:sz w:val="24"/>
          <w:szCs w:val="24"/>
        </w:rPr>
        <w:t>triggered</w:t>
      </w:r>
      <w:r w:rsidRPr="00265100">
        <w:rPr>
          <w:rFonts w:ascii="Times New Roman" w:eastAsia="等线" w:hAnsi="Times New Roman"/>
          <w:b/>
          <w:sz w:val="24"/>
          <w:szCs w:val="24"/>
        </w:rPr>
        <w:t>.</w:t>
      </w:r>
      <w:r>
        <w:rPr>
          <w:rFonts w:ascii="Times New Roman" w:eastAsia="等线" w:hAnsi="Times New Roman"/>
          <w:b/>
          <w:sz w:val="24"/>
          <w:szCs w:val="24"/>
        </w:rPr>
        <w:t xml:space="preserve"> </w:t>
      </w:r>
      <w:proofErr w:type="gramStart"/>
      <w:r w:rsidR="00BF6213">
        <w:rPr>
          <w:rFonts w:ascii="Times New Roman" w:eastAsia="等线" w:hAnsi="Times New Roman"/>
          <w:b/>
          <w:sz w:val="24"/>
          <w:szCs w:val="24"/>
        </w:rPr>
        <w:t>Thus</w:t>
      </w:r>
      <w:proofErr w:type="gramEnd"/>
      <w:r w:rsidR="00BF6213">
        <w:rPr>
          <w:rFonts w:ascii="Times New Roman" w:eastAsia="等线" w:hAnsi="Times New Roman"/>
          <w:b/>
          <w:sz w:val="24"/>
          <w:szCs w:val="24"/>
        </w:rPr>
        <w:t xml:space="preserve"> drug candidates are introduced into the knowledge graph to cut the corresponding pathways and to treat the diseases and symptoms. To align the data from different sources, we borrow the records from two groups NCBI and HPO, which provides unique identifiers for entities with different alias. Finally, a knowledge graph around COVID-19 is generated with 48K nodes of 8 labels, and 815K </w:t>
      </w:r>
      <w:r w:rsidR="0018589E">
        <w:rPr>
          <w:rFonts w:ascii="Times New Roman" w:eastAsia="等线" w:hAnsi="Times New Roman"/>
          <w:b/>
          <w:sz w:val="24"/>
          <w:szCs w:val="24"/>
        </w:rPr>
        <w:t>edges of 10 labels (i.e. Fig. 1). We plan to involve more sources to enrich the knowledge graph in the following steps.</w:t>
      </w:r>
    </w:p>
    <w:p w14:paraId="4498B634" w14:textId="3192C115" w:rsidR="00BF6213" w:rsidRDefault="00BF6213" w:rsidP="00FF671C">
      <w:pPr>
        <w:adjustRightInd w:val="0"/>
        <w:snapToGrid w:val="0"/>
        <w:contextualSpacing/>
        <w:jc w:val="both"/>
        <w:rPr>
          <w:rFonts w:ascii="Times New Roman" w:eastAsia="等线" w:hAnsi="Times New Roman"/>
          <w:b/>
          <w:sz w:val="24"/>
          <w:szCs w:val="24"/>
        </w:rPr>
      </w:pPr>
    </w:p>
    <w:p w14:paraId="66061473" w14:textId="2BB42FF0" w:rsidR="00BF6213" w:rsidRDefault="0018589E" w:rsidP="00131EB0">
      <w:pPr>
        <w:adjustRightInd w:val="0"/>
        <w:snapToGrid w:val="0"/>
        <w:contextualSpacing/>
        <w:jc w:val="both"/>
        <w:rPr>
          <w:rFonts w:ascii="Times New Roman" w:eastAsia="等线" w:hAnsi="Times New Roman"/>
          <w:b/>
          <w:sz w:val="24"/>
          <w:szCs w:val="24"/>
        </w:rPr>
      </w:pPr>
      <w:r>
        <w:rPr>
          <w:rFonts w:ascii="Times New Roman" w:eastAsia="等线" w:hAnsi="Times New Roman"/>
          <w:b/>
          <w:sz w:val="24"/>
          <w:szCs w:val="24"/>
        </w:rPr>
        <w:t>Then algorithms can be developed to predicate the potential linkages between the drug candidates and the COVID-19 virus</w:t>
      </w:r>
      <w:r w:rsidR="00131EB0">
        <w:rPr>
          <w:rFonts w:ascii="Times New Roman" w:eastAsia="等线" w:hAnsi="Times New Roman"/>
          <w:b/>
          <w:sz w:val="24"/>
          <w:szCs w:val="24"/>
        </w:rPr>
        <w:t xml:space="preserve">, e.g., </w:t>
      </w:r>
      <w:r w:rsidR="00131EB0" w:rsidRPr="00131EB0">
        <w:rPr>
          <w:rFonts w:ascii="Times New Roman" w:eastAsia="等线" w:hAnsi="Times New Roman"/>
          <w:b/>
          <w:sz w:val="24"/>
          <w:szCs w:val="24"/>
        </w:rPr>
        <w:t>Jaccard Coefficient, Katz Index and Rooted PageRank.</w:t>
      </w:r>
      <w:r w:rsidR="00C966E9">
        <w:rPr>
          <w:rFonts w:ascii="Times New Roman" w:eastAsia="等线" w:hAnsi="Times New Roman"/>
          <w:b/>
          <w:sz w:val="24"/>
          <w:szCs w:val="24"/>
        </w:rPr>
        <w:t xml:space="preserve"> (15)</w:t>
      </w:r>
      <w:r>
        <w:rPr>
          <w:rFonts w:ascii="Times New Roman" w:eastAsia="等线" w:hAnsi="Times New Roman"/>
          <w:b/>
          <w:sz w:val="24"/>
          <w:szCs w:val="24"/>
        </w:rPr>
        <w:t xml:space="preserve"> More generally</w:t>
      </w:r>
      <w:r w:rsidRPr="0018589E">
        <w:rPr>
          <w:rFonts w:ascii="Times New Roman" w:eastAsia="等线" w:hAnsi="Times New Roman"/>
          <w:b/>
          <w:sz w:val="24"/>
          <w:szCs w:val="24"/>
        </w:rPr>
        <w:t xml:space="preserve">, </w:t>
      </w:r>
      <w:r>
        <w:rPr>
          <w:rFonts w:ascii="Times New Roman" w:eastAsia="等线" w:hAnsi="Times New Roman"/>
          <w:b/>
          <w:sz w:val="24"/>
          <w:szCs w:val="24"/>
        </w:rPr>
        <w:t xml:space="preserve">there are </w:t>
      </w:r>
      <w:r w:rsidRPr="0018589E">
        <w:rPr>
          <w:rFonts w:ascii="Times New Roman" w:eastAsia="等线" w:hAnsi="Times New Roman"/>
          <w:b/>
          <w:sz w:val="24"/>
          <w:szCs w:val="24"/>
        </w:rPr>
        <w:t xml:space="preserve">novel machine learning techniques </w:t>
      </w:r>
      <w:r>
        <w:rPr>
          <w:rFonts w:ascii="Times New Roman" w:eastAsia="等线" w:hAnsi="Times New Roman"/>
          <w:b/>
          <w:sz w:val="24"/>
          <w:szCs w:val="24"/>
        </w:rPr>
        <w:t>to</w:t>
      </w:r>
      <w:r w:rsidRPr="0018589E">
        <w:rPr>
          <w:rFonts w:ascii="Times New Roman" w:eastAsia="等线" w:hAnsi="Times New Roman"/>
          <w:b/>
          <w:sz w:val="24"/>
          <w:szCs w:val="24"/>
        </w:rPr>
        <w:t xml:space="preserve"> generate latent, low-dimensional</w:t>
      </w:r>
      <w:r>
        <w:rPr>
          <w:rFonts w:ascii="Times New Roman" w:eastAsia="等线" w:hAnsi="Times New Roman" w:hint="eastAsia"/>
          <w:b/>
          <w:sz w:val="24"/>
          <w:szCs w:val="24"/>
        </w:rPr>
        <w:t xml:space="preserve"> </w:t>
      </w:r>
      <w:r w:rsidRPr="0018589E">
        <w:rPr>
          <w:rFonts w:ascii="Times New Roman" w:eastAsia="等线" w:hAnsi="Times New Roman"/>
          <w:b/>
          <w:sz w:val="24"/>
          <w:szCs w:val="24"/>
        </w:rPr>
        <w:t xml:space="preserve">representations of the </w:t>
      </w:r>
      <w:r>
        <w:rPr>
          <w:rFonts w:ascii="Times New Roman" w:eastAsia="等线" w:hAnsi="Times New Roman"/>
          <w:b/>
          <w:sz w:val="24"/>
          <w:szCs w:val="24"/>
        </w:rPr>
        <w:t>knowledge graph</w:t>
      </w:r>
      <w:r w:rsidRPr="0018589E">
        <w:rPr>
          <w:rFonts w:ascii="Times New Roman" w:eastAsia="等线" w:hAnsi="Times New Roman"/>
          <w:b/>
          <w:sz w:val="24"/>
          <w:szCs w:val="24"/>
        </w:rPr>
        <w:t xml:space="preserve"> </w:t>
      </w:r>
      <w:r>
        <w:rPr>
          <w:rFonts w:ascii="Times New Roman" w:eastAsia="等线" w:hAnsi="Times New Roman"/>
          <w:b/>
          <w:sz w:val="24"/>
          <w:szCs w:val="24"/>
        </w:rPr>
        <w:t xml:space="preserve">called embeddings, </w:t>
      </w:r>
      <w:r w:rsidRPr="0018589E">
        <w:rPr>
          <w:rFonts w:ascii="Times New Roman" w:eastAsia="等线" w:hAnsi="Times New Roman"/>
          <w:b/>
          <w:sz w:val="24"/>
          <w:szCs w:val="24"/>
        </w:rPr>
        <w:t xml:space="preserve">which can then be utilized for </w:t>
      </w:r>
      <w:r>
        <w:rPr>
          <w:rFonts w:ascii="Times New Roman" w:eastAsia="等线" w:hAnsi="Times New Roman"/>
          <w:b/>
          <w:sz w:val="24"/>
          <w:szCs w:val="24"/>
        </w:rPr>
        <w:t xml:space="preserve">standard </w:t>
      </w:r>
      <w:r w:rsidRPr="0018589E">
        <w:rPr>
          <w:rFonts w:ascii="Times New Roman" w:eastAsia="等线" w:hAnsi="Times New Roman"/>
          <w:b/>
          <w:sz w:val="24"/>
          <w:szCs w:val="24"/>
        </w:rPr>
        <w:t>downstream</w:t>
      </w:r>
      <w:r>
        <w:rPr>
          <w:rFonts w:ascii="Times New Roman" w:eastAsia="等线" w:hAnsi="Times New Roman"/>
          <w:b/>
          <w:sz w:val="24"/>
          <w:szCs w:val="24"/>
        </w:rPr>
        <w:t xml:space="preserve"> AI </w:t>
      </w:r>
      <w:r>
        <w:rPr>
          <w:rFonts w:ascii="Times New Roman" w:eastAsia="等线" w:hAnsi="Times New Roman" w:hint="eastAsia"/>
          <w:b/>
          <w:sz w:val="24"/>
          <w:szCs w:val="24"/>
        </w:rPr>
        <w:t>modules</w:t>
      </w:r>
      <w:r>
        <w:rPr>
          <w:rFonts w:ascii="Times New Roman" w:eastAsia="等线" w:hAnsi="Times New Roman"/>
          <w:b/>
          <w:sz w:val="24"/>
          <w:szCs w:val="24"/>
        </w:rPr>
        <w:t xml:space="preserve"> </w:t>
      </w:r>
      <w:r w:rsidRPr="0018589E">
        <w:rPr>
          <w:rFonts w:ascii="Times New Roman" w:eastAsia="等线" w:hAnsi="Times New Roman"/>
          <w:b/>
          <w:sz w:val="24"/>
          <w:szCs w:val="24"/>
        </w:rPr>
        <w:t>such as clustering</w:t>
      </w:r>
      <w:r>
        <w:rPr>
          <w:rFonts w:ascii="Times New Roman" w:eastAsia="等线" w:hAnsi="Times New Roman"/>
          <w:b/>
          <w:sz w:val="24"/>
          <w:szCs w:val="24"/>
        </w:rPr>
        <w:t>,</w:t>
      </w:r>
      <w:r w:rsidRPr="0018589E">
        <w:rPr>
          <w:rFonts w:ascii="Times New Roman" w:eastAsia="等线" w:hAnsi="Times New Roman"/>
          <w:b/>
          <w:sz w:val="24"/>
          <w:szCs w:val="24"/>
        </w:rPr>
        <w:t xml:space="preserve"> </w:t>
      </w:r>
      <w:r>
        <w:rPr>
          <w:rFonts w:ascii="Times New Roman" w:eastAsia="等线" w:hAnsi="Times New Roman"/>
          <w:b/>
          <w:sz w:val="24"/>
          <w:szCs w:val="24"/>
        </w:rPr>
        <w:t>link prediction</w:t>
      </w:r>
      <w:r w:rsidRPr="0018589E">
        <w:rPr>
          <w:rFonts w:ascii="Times New Roman" w:eastAsia="等线" w:hAnsi="Times New Roman"/>
          <w:b/>
          <w:sz w:val="24"/>
          <w:szCs w:val="24"/>
        </w:rPr>
        <w:t xml:space="preserve"> </w:t>
      </w:r>
      <w:r>
        <w:rPr>
          <w:rFonts w:ascii="Times New Roman" w:eastAsia="等线" w:hAnsi="Times New Roman"/>
          <w:b/>
          <w:sz w:val="24"/>
          <w:szCs w:val="24"/>
        </w:rPr>
        <w:t>and ranking. (14)</w:t>
      </w:r>
    </w:p>
    <w:p w14:paraId="344522A5" w14:textId="77777777" w:rsidR="00BF6213" w:rsidRDefault="00BF6213" w:rsidP="00FF671C">
      <w:pPr>
        <w:adjustRightInd w:val="0"/>
        <w:snapToGrid w:val="0"/>
        <w:contextualSpacing/>
        <w:jc w:val="both"/>
        <w:rPr>
          <w:rFonts w:ascii="Times New Roman" w:eastAsia="等线" w:hAnsi="Times New Roman"/>
          <w:b/>
          <w:sz w:val="24"/>
          <w:szCs w:val="24"/>
        </w:rPr>
      </w:pPr>
    </w:p>
    <w:p w14:paraId="69072FD0" w14:textId="56A5DE11" w:rsidR="00556602" w:rsidRPr="00FB5586" w:rsidRDefault="004134EF" w:rsidP="00FF671C">
      <w:pPr>
        <w:adjustRightInd w:val="0"/>
        <w:snapToGrid w:val="0"/>
        <w:contextualSpacing/>
        <w:jc w:val="both"/>
        <w:rPr>
          <w:rFonts w:ascii="Times New Roman" w:hAnsi="Times New Roman"/>
          <w:i/>
          <w:sz w:val="24"/>
          <w:szCs w:val="24"/>
        </w:rPr>
      </w:pPr>
      <w:r w:rsidRPr="00FB5586">
        <w:rPr>
          <w:rFonts w:ascii="Times New Roman" w:hAnsi="Times New Roman"/>
          <w:i/>
          <w:sz w:val="24"/>
          <w:szCs w:val="24"/>
        </w:rPr>
        <w:t>Data storage</w:t>
      </w:r>
    </w:p>
    <w:p w14:paraId="6CF7EA32" w14:textId="747BEE50" w:rsidR="007E652C" w:rsidRPr="007E652C" w:rsidRDefault="007E652C" w:rsidP="00FF671C">
      <w:pPr>
        <w:adjustRightInd w:val="0"/>
        <w:snapToGrid w:val="0"/>
        <w:contextualSpacing/>
        <w:jc w:val="both"/>
        <w:rPr>
          <w:rFonts w:ascii="Times New Roman" w:hAnsi="Times New Roman"/>
          <w:sz w:val="24"/>
          <w:szCs w:val="24"/>
        </w:rPr>
      </w:pPr>
      <w:r w:rsidRPr="007E652C">
        <w:rPr>
          <w:rFonts w:ascii="Times New Roman" w:hAnsi="Times New Roman"/>
          <w:sz w:val="24"/>
          <w:szCs w:val="24"/>
        </w:rPr>
        <w:t>+ Scale of graph</w:t>
      </w:r>
      <w:r>
        <w:rPr>
          <w:rFonts w:ascii="Times New Roman" w:hAnsi="Times New Roman"/>
          <w:sz w:val="24"/>
          <w:szCs w:val="24"/>
        </w:rPr>
        <w:t xml:space="preserve"> </w:t>
      </w:r>
      <w:proofErr w:type="spellStart"/>
      <w:r>
        <w:rPr>
          <w:rFonts w:ascii="Times New Roman" w:hAnsi="Times New Roman"/>
          <w:sz w:val="24"/>
          <w:szCs w:val="24"/>
        </w:rPr>
        <w:t>etc</w:t>
      </w:r>
      <w:commentRangeEnd w:id="6"/>
      <w:proofErr w:type="spellEnd"/>
      <w:r w:rsidR="00DD286E">
        <w:rPr>
          <w:rStyle w:val="a5"/>
        </w:rPr>
        <w:commentReference w:id="6"/>
      </w:r>
      <w:commentRangeEnd w:id="7"/>
      <w:r w:rsidR="005C1967">
        <w:rPr>
          <w:rStyle w:val="a5"/>
        </w:rPr>
        <w:commentReference w:id="7"/>
      </w:r>
    </w:p>
    <w:p w14:paraId="4BC321AF" w14:textId="77777777" w:rsidR="004134EF" w:rsidRDefault="004134EF" w:rsidP="004134EF">
      <w:pPr>
        <w:adjustRightInd w:val="0"/>
        <w:snapToGrid w:val="0"/>
        <w:contextualSpacing/>
        <w:jc w:val="both"/>
        <w:rPr>
          <w:rFonts w:ascii="Times New Roman" w:hAnsi="Times New Roman"/>
          <w:b/>
          <w:sz w:val="24"/>
          <w:szCs w:val="24"/>
        </w:rPr>
      </w:pPr>
      <w:r w:rsidRPr="00E23900">
        <w:rPr>
          <w:rFonts w:ascii="Times New Roman" w:hAnsi="Times New Roman"/>
          <w:sz w:val="24"/>
          <w:szCs w:val="24"/>
        </w:rPr>
        <w:t xml:space="preserve">The graphs are extremely large and difficult/inefficient to process. We will investigate novel large-scale distributed learning methodologies for efficient graph processing, such as graph neural networks (GNN). The very large graphs can be stored in graph stores distributed onto multiple storage nodes, and graph processing algorithms, </w:t>
      </w:r>
      <w:proofErr w:type="spellStart"/>
      <w:r w:rsidRPr="00E23900">
        <w:rPr>
          <w:rFonts w:ascii="Times New Roman" w:hAnsi="Times New Roman"/>
          <w:sz w:val="24"/>
          <w:szCs w:val="24"/>
        </w:rPr>
        <w:t>e.g</w:t>
      </w:r>
      <w:proofErr w:type="spellEnd"/>
      <w:r w:rsidRPr="00E23900">
        <w:rPr>
          <w:rFonts w:ascii="Times New Roman" w:hAnsi="Times New Roman"/>
          <w:sz w:val="24"/>
          <w:szCs w:val="24"/>
        </w:rPr>
        <w:t>, motif-search algorithm, are executed over multiple computing nodes while ensuring algorithm convergence and correctness.</w:t>
      </w:r>
    </w:p>
    <w:p w14:paraId="5D6DAAFF" w14:textId="5345F312" w:rsidR="004134EF" w:rsidRDefault="004134EF" w:rsidP="00FF671C">
      <w:pPr>
        <w:adjustRightInd w:val="0"/>
        <w:snapToGrid w:val="0"/>
        <w:contextualSpacing/>
        <w:jc w:val="both"/>
        <w:rPr>
          <w:rFonts w:ascii="Times New Roman" w:hAnsi="Times New Roman"/>
          <w:sz w:val="24"/>
          <w:szCs w:val="24"/>
        </w:rPr>
      </w:pPr>
    </w:p>
    <w:p w14:paraId="3D8ACBBC" w14:textId="171BD099" w:rsidR="004134EF" w:rsidRPr="00FB5586" w:rsidRDefault="004134EF" w:rsidP="00FF671C">
      <w:pPr>
        <w:adjustRightInd w:val="0"/>
        <w:snapToGrid w:val="0"/>
        <w:contextualSpacing/>
        <w:jc w:val="both"/>
        <w:rPr>
          <w:rFonts w:ascii="Times New Roman" w:hAnsi="Times New Roman"/>
          <w:i/>
          <w:sz w:val="24"/>
          <w:szCs w:val="24"/>
        </w:rPr>
      </w:pPr>
      <w:commentRangeStart w:id="8"/>
      <w:r w:rsidRPr="00FB5586">
        <w:rPr>
          <w:rFonts w:ascii="Times New Roman" w:hAnsi="Times New Roman"/>
          <w:i/>
          <w:sz w:val="24"/>
          <w:szCs w:val="24"/>
        </w:rPr>
        <w:t>Data sharing</w:t>
      </w:r>
    </w:p>
    <w:p w14:paraId="5D62FE67" w14:textId="19AA2444" w:rsidR="004134EF" w:rsidRDefault="004134EF" w:rsidP="00FF671C">
      <w:pPr>
        <w:adjustRightInd w:val="0"/>
        <w:snapToGrid w:val="0"/>
        <w:contextualSpacing/>
        <w:jc w:val="both"/>
        <w:rPr>
          <w:rFonts w:ascii="Times New Roman" w:hAnsi="Times New Roman"/>
          <w:sz w:val="24"/>
          <w:szCs w:val="24"/>
        </w:rPr>
      </w:pPr>
      <w:r>
        <w:rPr>
          <w:rFonts w:ascii="Times New Roman" w:hAnsi="Times New Roman"/>
          <w:sz w:val="24"/>
          <w:szCs w:val="24"/>
        </w:rPr>
        <w:t xml:space="preserve">The COVID-19 knowledge graph generated will be made available to researchers worldwide as an open data platform to facilitate global COVID-19 research. </w:t>
      </w:r>
    </w:p>
    <w:p w14:paraId="2F3DF7CE" w14:textId="2FCBCB63" w:rsidR="001D4EFA" w:rsidRDefault="001D4EFA" w:rsidP="00FF671C">
      <w:pPr>
        <w:adjustRightInd w:val="0"/>
        <w:snapToGrid w:val="0"/>
        <w:contextualSpacing/>
        <w:jc w:val="both"/>
        <w:rPr>
          <w:rFonts w:ascii="Times New Roman" w:hAnsi="Times New Roman"/>
          <w:sz w:val="24"/>
          <w:szCs w:val="24"/>
        </w:rPr>
      </w:pPr>
      <w:r>
        <w:rPr>
          <w:rFonts w:ascii="Times New Roman" w:hAnsi="Times New Roman"/>
          <w:sz w:val="24"/>
          <w:szCs w:val="24"/>
        </w:rPr>
        <w:t xml:space="preserve">+ federated learning / </w:t>
      </w:r>
      <w:r w:rsidRPr="001D4EFA">
        <w:rPr>
          <w:rFonts w:ascii="Times New Roman" w:hAnsi="Times New Roman"/>
          <w:sz w:val="24"/>
          <w:szCs w:val="24"/>
        </w:rPr>
        <w:t>Privacy-preserving data mining</w:t>
      </w:r>
      <w:r w:rsidR="008623F5">
        <w:rPr>
          <w:rFonts w:ascii="Times New Roman" w:hAnsi="Times New Roman"/>
          <w:sz w:val="24"/>
          <w:szCs w:val="24"/>
        </w:rPr>
        <w:t xml:space="preserve"> / machine learning over knowledge </w:t>
      </w:r>
      <w:r w:rsidR="00AE29CA">
        <w:rPr>
          <w:rFonts w:ascii="Times New Roman" w:hAnsi="Times New Roman"/>
          <w:sz w:val="24"/>
          <w:szCs w:val="24"/>
        </w:rPr>
        <w:t>graphs</w:t>
      </w:r>
      <w:r>
        <w:rPr>
          <w:rFonts w:ascii="Times New Roman" w:hAnsi="Times New Roman"/>
          <w:sz w:val="24"/>
          <w:szCs w:val="24"/>
        </w:rPr>
        <w:t xml:space="preserve"> </w:t>
      </w:r>
      <w:proofErr w:type="spellStart"/>
      <w:r>
        <w:rPr>
          <w:rFonts w:ascii="Times New Roman" w:hAnsi="Times New Roman"/>
          <w:sz w:val="24"/>
          <w:szCs w:val="24"/>
        </w:rPr>
        <w:t>etc</w:t>
      </w:r>
      <w:proofErr w:type="spellEnd"/>
      <w:r>
        <w:rPr>
          <w:rFonts w:ascii="Times New Roman" w:hAnsi="Times New Roman"/>
          <w:sz w:val="24"/>
          <w:szCs w:val="24"/>
        </w:rPr>
        <w:t xml:space="preserve"> as relevant</w:t>
      </w:r>
      <w:commentRangeEnd w:id="8"/>
      <w:r w:rsidR="00DD286E">
        <w:rPr>
          <w:rStyle w:val="a5"/>
        </w:rPr>
        <w:commentReference w:id="8"/>
      </w:r>
    </w:p>
    <w:p w14:paraId="19088721" w14:textId="77777777" w:rsidR="00E23900" w:rsidRDefault="00E23900" w:rsidP="00FF671C">
      <w:pPr>
        <w:adjustRightInd w:val="0"/>
        <w:snapToGrid w:val="0"/>
        <w:contextualSpacing/>
        <w:jc w:val="both"/>
        <w:rPr>
          <w:rFonts w:ascii="Times New Roman" w:hAnsi="Times New Roman"/>
          <w:b/>
          <w:sz w:val="24"/>
          <w:szCs w:val="24"/>
        </w:rPr>
      </w:pPr>
    </w:p>
    <w:p w14:paraId="285E01FE" w14:textId="77777777" w:rsidR="00FB5586" w:rsidRDefault="001D23D2" w:rsidP="00FF671C">
      <w:pPr>
        <w:adjustRightInd w:val="0"/>
        <w:snapToGrid w:val="0"/>
        <w:contextualSpacing/>
        <w:jc w:val="both"/>
        <w:rPr>
          <w:rFonts w:ascii="Times New Roman" w:hAnsi="Times New Roman"/>
          <w:b/>
          <w:sz w:val="24"/>
          <w:szCs w:val="24"/>
        </w:rPr>
      </w:pPr>
      <w:r>
        <w:rPr>
          <w:rFonts w:ascii="Times New Roman" w:hAnsi="Times New Roman"/>
          <w:b/>
          <w:sz w:val="24"/>
          <w:szCs w:val="24"/>
        </w:rPr>
        <w:t>Application</w:t>
      </w:r>
      <w:r w:rsidR="00FF671C" w:rsidRPr="007A79DB">
        <w:rPr>
          <w:rFonts w:ascii="Times New Roman" w:hAnsi="Times New Roman"/>
          <w:b/>
          <w:sz w:val="24"/>
          <w:szCs w:val="24"/>
        </w:rPr>
        <w:t xml:space="preserve"> and impact</w:t>
      </w:r>
      <w:r w:rsidR="00FF671C">
        <w:rPr>
          <w:rFonts w:ascii="Times New Roman" w:hAnsi="Times New Roman"/>
          <w:b/>
          <w:sz w:val="24"/>
          <w:szCs w:val="24"/>
        </w:rPr>
        <w:t xml:space="preserve">: </w:t>
      </w:r>
    </w:p>
    <w:p w14:paraId="6281E277" w14:textId="71F39312" w:rsidR="00FF671C"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 xml:space="preserve">By linking a variety of scattered data sources into a unified knowledge graph, previously unexplored relationships </w:t>
      </w:r>
      <w:r>
        <w:rPr>
          <w:rFonts w:ascii="Times New Roman" w:hAnsi="Times New Roman"/>
          <w:sz w:val="24"/>
          <w:szCs w:val="24"/>
          <w:lang w:eastAsia="zh-HK"/>
        </w:rPr>
        <w:t xml:space="preserve">between COVID-19, diseases, drugs, genes, and patient demographics, </w:t>
      </w:r>
      <w:r>
        <w:rPr>
          <w:rFonts w:ascii="Times New Roman" w:hAnsi="Times New Roman"/>
          <w:sz w:val="24"/>
          <w:szCs w:val="24"/>
        </w:rPr>
        <w:t xml:space="preserve">could be efficiently extracted. </w:t>
      </w:r>
      <w:r w:rsidRPr="008E0770">
        <w:rPr>
          <w:rFonts w:ascii="Times New Roman" w:hAnsi="Times New Roman"/>
          <w:sz w:val="24"/>
          <w:szCs w:val="24"/>
        </w:rPr>
        <w:t>These hidden linkages may provide insight on previously unknown relations of how underlying diseases</w:t>
      </w:r>
      <w:r>
        <w:rPr>
          <w:rFonts w:ascii="Times New Roman" w:hAnsi="Times New Roman"/>
          <w:sz w:val="24"/>
          <w:szCs w:val="24"/>
        </w:rPr>
        <w:t>,</w:t>
      </w:r>
      <w:r w:rsidRPr="008E0770">
        <w:rPr>
          <w:rFonts w:ascii="Times New Roman" w:hAnsi="Times New Roman"/>
          <w:sz w:val="24"/>
          <w:szCs w:val="24"/>
        </w:rPr>
        <w:t xml:space="preserve"> concomitant medications</w:t>
      </w:r>
      <w:r>
        <w:rPr>
          <w:rFonts w:ascii="Times New Roman" w:hAnsi="Times New Roman"/>
          <w:sz w:val="24"/>
          <w:szCs w:val="24"/>
        </w:rPr>
        <w:t xml:space="preserve"> or genetic profile</w:t>
      </w:r>
      <w:r w:rsidRPr="008E0770">
        <w:rPr>
          <w:rFonts w:ascii="Times New Roman" w:hAnsi="Times New Roman"/>
          <w:sz w:val="24"/>
          <w:szCs w:val="24"/>
        </w:rPr>
        <w:t xml:space="preserve"> may influence a patient’s severity or chance of COVID-19 infection</w:t>
      </w:r>
      <w:r>
        <w:rPr>
          <w:rFonts w:ascii="Times New Roman" w:hAnsi="Times New Roman"/>
          <w:sz w:val="24"/>
          <w:szCs w:val="24"/>
        </w:rPr>
        <w:t>. It will also allow an exploration of any potential differences among different sex or age groups such as elderly.</w:t>
      </w:r>
      <w:r w:rsidRPr="008E0770">
        <w:rPr>
          <w:rFonts w:ascii="Times New Roman" w:hAnsi="Times New Roman"/>
          <w:sz w:val="24"/>
          <w:szCs w:val="24"/>
        </w:rPr>
        <w:t xml:space="preserve"> Subsequently this would shed light on ways to prevent or reduce severity of COVID-19 in specific patient populations.</w:t>
      </w:r>
    </w:p>
    <w:p w14:paraId="08CF70B3" w14:textId="77777777" w:rsidR="001D23D2" w:rsidRPr="00533E84" w:rsidRDefault="001D23D2" w:rsidP="00FF671C">
      <w:pPr>
        <w:adjustRightInd w:val="0"/>
        <w:snapToGrid w:val="0"/>
        <w:contextualSpacing/>
        <w:jc w:val="both"/>
        <w:rPr>
          <w:rFonts w:ascii="Times New Roman" w:hAnsi="Times New Roman"/>
          <w:b/>
          <w:sz w:val="24"/>
          <w:szCs w:val="24"/>
        </w:rPr>
      </w:pPr>
    </w:p>
    <w:p w14:paraId="70C4229C" w14:textId="7A098FD8" w:rsidR="001D23D2" w:rsidRDefault="00FF671C" w:rsidP="00FF671C">
      <w:pPr>
        <w:adjustRightInd w:val="0"/>
        <w:snapToGrid w:val="0"/>
        <w:contextualSpacing/>
        <w:jc w:val="both"/>
        <w:rPr>
          <w:rFonts w:ascii="Times New Roman" w:hAnsi="Times New Roman"/>
          <w:b/>
          <w:sz w:val="24"/>
          <w:szCs w:val="24"/>
        </w:rPr>
      </w:pPr>
      <w:r w:rsidRPr="00533E84">
        <w:rPr>
          <w:rFonts w:ascii="Times New Roman" w:hAnsi="Times New Roman"/>
          <w:b/>
          <w:sz w:val="24"/>
          <w:szCs w:val="24"/>
          <w:u w:val="single"/>
        </w:rPr>
        <w:t>Project 2:</w:t>
      </w:r>
      <w:r w:rsidRPr="00533E84">
        <w:rPr>
          <w:rFonts w:ascii="Times New Roman" w:hAnsi="Times New Roman"/>
          <w:b/>
          <w:sz w:val="24"/>
          <w:szCs w:val="24"/>
        </w:rPr>
        <w:t xml:space="preserve"> </w:t>
      </w:r>
      <w:r>
        <w:rPr>
          <w:rFonts w:ascii="Times New Roman" w:hAnsi="Times New Roman"/>
          <w:b/>
          <w:sz w:val="24"/>
          <w:szCs w:val="24"/>
        </w:rPr>
        <w:t>Graph-based drug repurposing for COVID-19 treatment</w:t>
      </w:r>
    </w:p>
    <w:p w14:paraId="0F6B1B68" w14:textId="77777777" w:rsidR="001D23D2" w:rsidRDefault="00FF671C" w:rsidP="00FF671C">
      <w:pPr>
        <w:adjustRightInd w:val="0"/>
        <w:snapToGrid w:val="0"/>
        <w:contextualSpacing/>
        <w:jc w:val="both"/>
        <w:rPr>
          <w:rFonts w:ascii="Times New Roman" w:hAnsi="Times New Roman"/>
          <w:b/>
          <w:sz w:val="24"/>
          <w:szCs w:val="24"/>
        </w:rPr>
      </w:pPr>
      <w:r w:rsidRPr="005132C3">
        <w:rPr>
          <w:rFonts w:ascii="Times New Roman" w:hAnsi="Times New Roman"/>
          <w:b/>
          <w:sz w:val="24"/>
          <w:szCs w:val="24"/>
        </w:rPr>
        <w:t>Rationale</w:t>
      </w:r>
      <w:r>
        <w:rPr>
          <w:rFonts w:ascii="Times New Roman" w:hAnsi="Times New Roman"/>
          <w:b/>
          <w:sz w:val="24"/>
          <w:szCs w:val="24"/>
        </w:rPr>
        <w:t xml:space="preserve">: </w:t>
      </w:r>
    </w:p>
    <w:p w14:paraId="45BE1431" w14:textId="2F70A4B2" w:rsidR="00FF671C"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To date, there is no specific drug or vaccine available to treat or prevent COVID-19 and its complications. As such, t</w:t>
      </w:r>
      <w:r w:rsidRPr="00D941F4">
        <w:rPr>
          <w:rFonts w:ascii="Times New Roman" w:hAnsi="Times New Roman"/>
          <w:sz w:val="24"/>
          <w:szCs w:val="24"/>
        </w:rPr>
        <w:t xml:space="preserve">here is an urgent need for </w:t>
      </w:r>
      <w:r>
        <w:rPr>
          <w:rFonts w:ascii="Times New Roman" w:hAnsi="Times New Roman"/>
          <w:sz w:val="24"/>
          <w:szCs w:val="24"/>
        </w:rPr>
        <w:t>developing</w:t>
      </w:r>
      <w:r w:rsidRPr="00D941F4">
        <w:rPr>
          <w:rFonts w:ascii="Times New Roman" w:hAnsi="Times New Roman"/>
          <w:sz w:val="24"/>
          <w:szCs w:val="24"/>
        </w:rPr>
        <w:t xml:space="preserve"> effective strategies</w:t>
      </w:r>
      <w:r>
        <w:rPr>
          <w:rFonts w:ascii="Times New Roman" w:hAnsi="Times New Roman"/>
          <w:sz w:val="24"/>
          <w:szCs w:val="24"/>
        </w:rPr>
        <w:t xml:space="preserve"> for prevention and treatment of COVID-19. While conventional structure-based screening methods such as protein docking analyses are traditionally used for </w:t>
      </w:r>
      <w:r w:rsidRPr="00747E51">
        <w:rPr>
          <w:rFonts w:ascii="Times New Roman" w:hAnsi="Times New Roman"/>
          <w:i/>
          <w:sz w:val="24"/>
          <w:szCs w:val="24"/>
        </w:rPr>
        <w:t>de novo</w:t>
      </w:r>
      <w:r>
        <w:rPr>
          <w:rFonts w:ascii="Times New Roman" w:hAnsi="Times New Roman"/>
          <w:sz w:val="24"/>
          <w:szCs w:val="24"/>
        </w:rPr>
        <w:t xml:space="preserve"> drug discovery, repurposing of existing drugs provide a more cost and time efficient way to discover treatment for new diseases.</w:t>
      </w:r>
      <w:r>
        <w:rPr>
          <w:rFonts w:ascii="Times New Roman" w:hAnsi="Times New Roman"/>
          <w:sz w:val="24"/>
          <w:szCs w:val="24"/>
        </w:rPr>
        <w:fldChar w:fldCharType="begin">
          <w:fldData xml:space="preserve">PEVuZE5vdGU+PENpdGU+PEF1dGhvcj5DaGVuZzwvQXV0aG9yPjxZZWFyPjIwMTk8L1llYXI+PFJl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DaGVuZzwvQXV0aG9yPjxZZWFyPjIwMTk8L1llYXI+PFJl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7)</w:t>
      </w:r>
      <w:r>
        <w:rPr>
          <w:rFonts w:ascii="Times New Roman" w:hAnsi="Times New Roman"/>
          <w:sz w:val="24"/>
          <w:szCs w:val="24"/>
        </w:rPr>
        <w:fldChar w:fldCharType="end"/>
      </w:r>
    </w:p>
    <w:p w14:paraId="78171E10" w14:textId="77777777" w:rsidR="007C23D7" w:rsidRDefault="007C23D7" w:rsidP="00FF671C">
      <w:pPr>
        <w:adjustRightInd w:val="0"/>
        <w:snapToGrid w:val="0"/>
        <w:contextualSpacing/>
        <w:jc w:val="both"/>
        <w:rPr>
          <w:rFonts w:ascii="Times New Roman" w:hAnsi="Times New Roman"/>
          <w:sz w:val="24"/>
          <w:szCs w:val="24"/>
        </w:rPr>
      </w:pPr>
    </w:p>
    <w:p w14:paraId="281963F5" w14:textId="1A422F23" w:rsidR="00FF671C"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Globally, antimalarial and antiviral agents are currently under trial for treatment of COVID-19.</w:t>
      </w:r>
      <w:r>
        <w:rPr>
          <w:rFonts w:ascii="Times New Roman" w:hAnsi="Times New Roman"/>
          <w:sz w:val="24"/>
          <w:szCs w:val="24"/>
        </w:rPr>
        <w:fldChar w:fldCharType="begin">
          <w:fldData xml:space="preserve">PEVuZE5vdGU+PENpdGU+PEF1dGhvcj5TYW5kZXJzPC9BdXRob3I+PFllYXI+MjAyMDwvWWVhcj48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TYW5kZXJzPC9BdXRob3I+PFllYXI+MjAyMDwvWWVhcj48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8, 9)</w:t>
      </w:r>
      <w:r>
        <w:rPr>
          <w:rFonts w:ascii="Times New Roman" w:hAnsi="Times New Roman"/>
          <w:sz w:val="24"/>
          <w:szCs w:val="24"/>
        </w:rPr>
        <w:fldChar w:fldCharType="end"/>
      </w:r>
      <w:r>
        <w:rPr>
          <w:rFonts w:ascii="Times New Roman" w:hAnsi="Times New Roman"/>
          <w:sz w:val="24"/>
          <w:szCs w:val="24"/>
        </w:rPr>
        <w:t xml:space="preserve"> While these may have shed hope on treating COVID-19, yet from experience of other diseases, only a small proportion of new chemical entities or trialed drug candidates would succeed to show efficacy and be approved for treatment. Indeed, preliminary results from some of these trials suggest that certain candidates may not be as promising as speculated. For instance,</w:t>
      </w:r>
      <w:r w:rsidRPr="00956924">
        <w:t xml:space="preserve"> </w:t>
      </w:r>
      <w:r w:rsidRPr="00956924">
        <w:rPr>
          <w:rFonts w:ascii="Times New Roman" w:hAnsi="Times New Roman"/>
          <w:sz w:val="24"/>
          <w:szCs w:val="24"/>
        </w:rPr>
        <w:t xml:space="preserve">in a randomized trial from China of 237 patients with severe COVID-19, remdesivir and placebo </w:t>
      </w:r>
      <w:r>
        <w:rPr>
          <w:rFonts w:ascii="Times New Roman" w:hAnsi="Times New Roman"/>
          <w:sz w:val="24"/>
          <w:szCs w:val="24"/>
        </w:rPr>
        <w:t>did not show significant difference in</w:t>
      </w:r>
      <w:r w:rsidRPr="00956924">
        <w:rPr>
          <w:rFonts w:ascii="Times New Roman" w:hAnsi="Times New Roman"/>
          <w:sz w:val="24"/>
          <w:szCs w:val="24"/>
        </w:rPr>
        <w:t xml:space="preserve"> times to clinical improvement (median 21 versus 23 days) and mortality rates (14</w:t>
      </w:r>
      <w:r>
        <w:rPr>
          <w:rFonts w:ascii="Times New Roman" w:hAnsi="Times New Roman"/>
          <w:sz w:val="24"/>
          <w:szCs w:val="24"/>
        </w:rPr>
        <w:t>%</w:t>
      </w:r>
      <w:r w:rsidRPr="00956924">
        <w:rPr>
          <w:rFonts w:ascii="Times New Roman" w:hAnsi="Times New Roman"/>
          <w:sz w:val="24"/>
          <w:szCs w:val="24"/>
        </w:rPr>
        <w:t xml:space="preserve"> versus 13</w:t>
      </w:r>
      <w:r>
        <w:rPr>
          <w:rFonts w:ascii="Times New Roman" w:hAnsi="Times New Roman"/>
          <w:sz w:val="24"/>
          <w:szCs w:val="24"/>
        </w:rPr>
        <w:t>%</w:t>
      </w:r>
      <w:r w:rsidRPr="00956924">
        <w:rPr>
          <w:rFonts w:ascii="Times New Roman" w:hAnsi="Times New Roman"/>
          <w:sz w:val="24"/>
          <w:szCs w:val="24"/>
        </w:rPr>
        <w:t>)</w:t>
      </w:r>
      <w:r>
        <w:rPr>
          <w:rFonts w:ascii="Times New Roman" w:hAnsi="Times New Roman"/>
          <w:sz w:val="24"/>
          <w:szCs w:val="24"/>
        </w:rPr>
        <w:t>.</w:t>
      </w:r>
      <w:r>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w:t>
      </w:r>
      <w:r>
        <w:rPr>
          <w:rFonts w:ascii="Times New Roman" w:hAnsi="Times New Roman"/>
          <w:sz w:val="24"/>
          <w:szCs w:val="24"/>
        </w:rPr>
        <w:fldChar w:fldCharType="end"/>
      </w:r>
      <w:r w:rsidRPr="00956924">
        <w:t xml:space="preserve"> </w:t>
      </w:r>
      <w:r>
        <w:rPr>
          <w:rFonts w:ascii="Times New Roman" w:hAnsi="Times New Roman"/>
          <w:sz w:val="24"/>
          <w:szCs w:val="24"/>
        </w:rPr>
        <w:t xml:space="preserve">On the other hand, antimalarial and antiviral agents are generally associated with undesirable adverse effect profile and drug-drug interactions. For instance, hydroxychloroquine and chloroquine are known to prolong QTc interval. </w:t>
      </w:r>
      <w:r w:rsidRPr="00956924">
        <w:rPr>
          <w:rFonts w:ascii="Times New Roman" w:hAnsi="Times New Roman"/>
          <w:sz w:val="24"/>
          <w:szCs w:val="24"/>
        </w:rPr>
        <w:t xml:space="preserve">In an observational study </w:t>
      </w:r>
      <w:r>
        <w:rPr>
          <w:rFonts w:ascii="Times New Roman" w:hAnsi="Times New Roman"/>
          <w:sz w:val="24"/>
          <w:szCs w:val="24"/>
        </w:rPr>
        <w:t>where</w:t>
      </w:r>
      <w:r w:rsidRPr="00956924">
        <w:rPr>
          <w:rFonts w:ascii="Times New Roman" w:hAnsi="Times New Roman"/>
          <w:sz w:val="24"/>
          <w:szCs w:val="24"/>
        </w:rPr>
        <w:t xml:space="preserve"> 84 patients received hydroxychloroquine, 10</w:t>
      </w:r>
      <w:r>
        <w:rPr>
          <w:rFonts w:ascii="Times New Roman" w:hAnsi="Times New Roman"/>
          <w:sz w:val="24"/>
          <w:szCs w:val="24"/>
        </w:rPr>
        <w:t>%</w:t>
      </w:r>
      <w:r w:rsidRPr="00956924">
        <w:rPr>
          <w:rFonts w:ascii="Times New Roman" w:hAnsi="Times New Roman"/>
          <w:sz w:val="24"/>
          <w:szCs w:val="24"/>
        </w:rPr>
        <w:t xml:space="preserve"> had electrocardiographic changes </w:t>
      </w:r>
      <w:r>
        <w:rPr>
          <w:rFonts w:ascii="Times New Roman" w:hAnsi="Times New Roman"/>
          <w:sz w:val="24"/>
          <w:szCs w:val="24"/>
        </w:rPr>
        <w:t>which required</w:t>
      </w:r>
      <w:r w:rsidRPr="00956924">
        <w:rPr>
          <w:rFonts w:ascii="Times New Roman" w:hAnsi="Times New Roman"/>
          <w:sz w:val="24"/>
          <w:szCs w:val="24"/>
        </w:rPr>
        <w:t xml:space="preserve"> discontinuatio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hévas&lt;/Author&gt;&lt;Year&gt;2020&lt;/Year&gt;&lt;RecNum&gt;245&lt;/RecNum&gt;&lt;DisplayText&gt;(2)&lt;/DisplayText&gt;&lt;record&gt;&lt;rec-number&gt;245&lt;/rec-number&gt;&lt;foreign-keys&gt;&lt;key app="EN" db-id="zt5r20sdpttrvve2224xseaava2fdztrv5ap" timestamp="1590401515" guid="396eee4f-5b33-42e5-8f90-1738ff9cf8ca"&gt;245&lt;/key&gt;&lt;/foreign-keys&gt;&lt;ref-type name="Journal Article"&gt;17&lt;/ref-type&gt;&lt;contributors&gt;&lt;authors&gt;&lt;author&gt;Mahévas, Matthieu&lt;/author&gt;&lt;author&gt;Tran, Viet-Thi&lt;/author&gt;&lt;author&gt;Roumier, Mathilde&lt;/author&gt;&lt;author&gt;Chabrol, Amélie&lt;/author&gt;&lt;author&gt;Paule, Romain&lt;/author&gt;&lt;author&gt;Guillaud, Constance&lt;/author&gt;&lt;author&gt;Fois, Elena&lt;/author&gt;&lt;author&gt;Lepeule, Raphael&lt;/author&gt;&lt;author&gt;Szwebel, Tali-Anne&lt;/author&gt;&lt;author&gt;Lescure, François-Xavier&lt;/author&gt;&lt;author&gt;Schlemmer, Frédéric&lt;/author&gt;&lt;author&gt;Matignon, Marie&lt;/author&gt;&lt;author&gt;Khellaf, Mehdi&lt;/author&gt;&lt;author&gt;Crickx, Etienne&lt;/author&gt;&lt;author&gt;Terrier,&lt;/author&gt;&lt;/authors&gt;&lt;/contributors&gt;&lt;titles&gt;&lt;title&gt;Clinical efficacy of hydroxychloroquine in patients with covid-19 pneumonia who require oxygen: observational comparative study using routine care data&lt;/title&gt;&lt;secondary-title&gt;BMJ&lt;/secondary-title&gt;&lt;/titles&gt;&lt;periodical&gt;&lt;full-title&gt;BMJ&lt;/full-title&gt;&lt;abbr-1&gt;BMJ&lt;/abbr-1&gt;&lt;abbr-2&gt;BMJ&lt;/abbr-2&gt;&lt;/periodical&gt;&lt;volume&gt;369&lt;/volume&gt;&lt;dates&gt;&lt;year&gt;2020&lt;/year&gt;&lt;/dates&gt;&lt;publisher&gt;British Medical Journal Publishing Group&lt;/publisher&gt;&lt;isbn&gt;09598138&lt;/isbn&gt;&lt;urls&gt;&lt;/urls&gt;&lt;electronic-resource-num&gt;10.1136/bmj.m1844&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2)</w:t>
      </w:r>
      <w:r>
        <w:rPr>
          <w:rFonts w:ascii="Times New Roman" w:hAnsi="Times New Roman"/>
          <w:sz w:val="24"/>
          <w:szCs w:val="24"/>
        </w:rPr>
        <w:fldChar w:fldCharType="end"/>
      </w:r>
      <w:r>
        <w:rPr>
          <w:rFonts w:ascii="Times New Roman" w:hAnsi="Times New Roman"/>
          <w:sz w:val="24"/>
          <w:szCs w:val="24"/>
        </w:rPr>
        <w:t xml:space="preserve"> Hence, efficient discovery of more drug candidates, especially safer alternatives, is essential.</w:t>
      </w:r>
    </w:p>
    <w:p w14:paraId="1CC48F4C" w14:textId="77777777" w:rsidR="00A423C0" w:rsidRDefault="00A423C0" w:rsidP="00FF671C">
      <w:pPr>
        <w:adjustRightInd w:val="0"/>
        <w:snapToGrid w:val="0"/>
        <w:contextualSpacing/>
        <w:jc w:val="both"/>
        <w:rPr>
          <w:rFonts w:ascii="Times New Roman" w:hAnsi="Times New Roman"/>
          <w:sz w:val="24"/>
          <w:szCs w:val="24"/>
        </w:rPr>
      </w:pPr>
    </w:p>
    <w:p w14:paraId="711C84C5" w14:textId="0B46234A" w:rsidR="00FF671C"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 xml:space="preserve">Currently, speculation on drug repurposing for COVID-19 treatment have largely focused on antiviral and antimalarial agents, which were known to exert antiviral effect on HIV, Ebola and other viruses, but not proven effective for SARS-CoV-2. Antiviral drug combinations, such as cocktail therapy using two or more antiviral agents, are also being explored. However, repurposing of non-antiviral agents had not been adequately explored, attributable to the less intuitive linkages between non-antiviral agents and COVID-19. Yet, it has been shown that </w:t>
      </w:r>
      <w:r>
        <w:rPr>
          <w:rFonts w:ascii="Times New Roman" w:hAnsi="Times New Roman"/>
          <w:sz w:val="24"/>
          <w:szCs w:val="24"/>
        </w:rPr>
        <w:lastRenderedPageBreak/>
        <w:t xml:space="preserve">non-antiviral agents could also influence host response to viral infections, by reducing the chance of viral entry into cells or suppressing overreaction of the immune system to the virus. For instance, </w:t>
      </w:r>
      <w:r w:rsidRPr="00F818C4">
        <w:rPr>
          <w:rFonts w:ascii="Times New Roman" w:hAnsi="Times New Roman"/>
          <w:sz w:val="24"/>
          <w:szCs w:val="24"/>
        </w:rPr>
        <w:t>Angiotensin II Receptor Blockers</w:t>
      </w:r>
      <w:r>
        <w:rPr>
          <w:rFonts w:ascii="Times New Roman" w:hAnsi="Times New Roman"/>
          <w:sz w:val="24"/>
          <w:szCs w:val="24"/>
        </w:rPr>
        <w:t xml:space="preserve"> (ARBs) </w:t>
      </w:r>
      <w:r w:rsidRPr="00F818C4">
        <w:rPr>
          <w:rFonts w:ascii="Times New Roman" w:hAnsi="Times New Roman"/>
          <w:sz w:val="24"/>
          <w:szCs w:val="24"/>
        </w:rPr>
        <w:t>may antagonize the proinflammatory effects of angiotensin II which is increased due to COVID-19 infection</w:t>
      </w:r>
      <w:r>
        <w:rPr>
          <w:rFonts w:ascii="Times New Roman" w:hAnsi="Times New Roman"/>
          <w:sz w:val="24"/>
          <w:szCs w:val="24"/>
        </w:rPr>
        <w: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othlin&lt;/Author&gt;&lt;Year&gt;2020&lt;/Year&gt;&lt;RecNum&gt;237&lt;/RecNum&gt;&lt;DisplayText&gt;(10)&lt;/DisplayText&gt;&lt;record&gt;&lt;rec-number&gt;237&lt;/rec-number&gt;&lt;foreign-keys&gt;&lt;key app="EN" db-id="zt5r20sdpttrvve2224xseaava2fdztrv5ap" timestamp="1589269365" guid="d5d1bdf5-c0c7-421b-a4a6-408fa224ce4d"&gt;237&lt;/key&gt;&lt;/foreign-keys&gt;&lt;ref-type name="Journal Article"&gt;17&lt;/ref-type&gt;&lt;contributors&gt;&lt;authors&gt;&lt;author&gt;Rothlin, Rodolfo Pedro&lt;/author&gt;&lt;author&gt;Vetulli, Héctor Miguel&lt;/author&gt;&lt;author&gt;Duarte, Mariano&lt;/author&gt;&lt;author&gt;Pelorosso, Facundo Germán&lt;/author&gt;&lt;/authors&gt;&lt;/contributors&gt;&lt;titles&gt;&lt;title&gt;Telmisartan as tentative angiotensin receptor blocker therapeutic for COVID-19&lt;/title&gt;&lt;secondary-title&gt;Drug development research&lt;/secondary-title&gt;&lt;/titles&gt;&lt;periodical&gt;&lt;full-title&gt;Drug development research&lt;/full-title&gt;&lt;/periodical&gt;&lt;keywords&gt;&lt;keyword&gt;Ace2&lt;/keyword&gt;&lt;keyword&gt;Ards&lt;/keyword&gt;&lt;keyword&gt;Covid-19&lt;/keyword&gt;&lt;keyword&gt;Sars-Cov-2&lt;/keyword&gt;&lt;keyword&gt;Angiotensin II&lt;/keyword&gt;&lt;keyword&gt;Clinical Trial&lt;/keyword&gt;&lt;keyword&gt;Telmisartan&lt;/keyword&gt;&lt;/keywords&gt;&lt;dates&gt;&lt;year&gt;2020&lt;/year&gt;&lt;/dates&gt;&lt;isbn&gt;0272-4391&lt;/isbn&gt;&lt;urls&gt;&lt;/urls&gt;&lt;electronic-resource-num&gt;10.1002/ddr.21679&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10)</w:t>
      </w:r>
      <w:r>
        <w:rPr>
          <w:rFonts w:ascii="Times New Roman" w:hAnsi="Times New Roman"/>
          <w:sz w:val="24"/>
          <w:szCs w:val="24"/>
        </w:rPr>
        <w:fldChar w:fldCharType="end"/>
      </w:r>
      <w:r>
        <w:rPr>
          <w:rFonts w:ascii="Times New Roman" w:hAnsi="Times New Roman"/>
          <w:sz w:val="24"/>
          <w:szCs w:val="24"/>
        </w:rPr>
        <w:t xml:space="preserve"> Further, cardiovascular medications may improve survival as COVID-19 have been reported to have cardiovascular sequelae.</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hou&lt;/Author&gt;&lt;Year&gt;2020&lt;/Year&gt;&lt;RecNum&gt;261&lt;/RecNum&gt;&lt;DisplayText&gt;(11)&lt;/DisplayText&gt;&lt;record&gt;&lt;rec-number&gt;261&lt;/rec-number&gt;&lt;foreign-keys&gt;&lt;key app="EN" db-id="zt5r20sdpttrvve2224xseaava2fdztrv5ap" timestamp="1590724863" guid="3e2466c4-cb77-4930-97f1-3f3e2b794681"&gt;261&lt;/key&gt;&lt;/foreign-keys&gt;&lt;ref-type name="Journal Article"&gt;17&lt;/ref-type&gt;&lt;contributors&gt;&lt;authors&gt;&lt;author&gt;Mi Zhou&lt;/author&gt;&lt;author&gt;Chun-Ka Wong&lt;/author&gt;&lt;author&gt;Ka-Chun Un&lt;/author&gt;&lt;author&gt;Yuk-Ming Lau&lt;/author&gt;&lt;author&gt;Jeffrey Chun-Yin Lee&lt;/author&gt;&lt;author&gt;Frankie Chor-Cheung Tam&lt;/author&gt;&lt;author&gt;Yee-Man Lau&lt;/author&gt;&lt;author&gt;Hon Wing Lau&lt;/author&gt;&lt;author&gt;Anthony Tam&lt;/author&gt;&lt;author&gt;Yat-Yin Lam&lt;/author&gt;&lt;author&gt;Polly Pang&lt;/author&gt;&lt;author&gt;Teresa Tong&lt;/author&gt;&lt;author&gt;Milky Tang&lt;/author&gt;&lt;author&gt;Hung Fat Tse&lt;/author&gt;&lt;author&gt;Deborah HO&lt;/author&gt;&lt;author&gt;Ming-Yen NG&lt;/author&gt;&lt;author&gt;Esther Chan&lt;/author&gt;&lt;author&gt;Ian Wong&lt;/author&gt;&lt;author&gt;Chu-Pak Lau&lt;/author&gt;&lt;author&gt;Ivan HUNG&lt;/author&gt;&lt;author&gt;Chung Wah Siu&lt;/author&gt;&lt;/authors&gt;&lt;/contributors&gt;&lt;titles&gt;&lt;title&gt;Cardiovascular Sequalae in Uncomplicated COVID-19 Survivors.&lt;/title&gt;&lt;secondary-title&gt;BMJ (under review)&lt;/secondary-title&gt;&lt;/titles&gt;&lt;periodical&gt;&lt;full-title&gt;BMJ (under review)&lt;/full-title&gt;&lt;/periodical&gt;&lt;dates&gt;&lt;year&gt;2020&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11)</w:t>
      </w:r>
      <w:r>
        <w:rPr>
          <w:rFonts w:ascii="Times New Roman" w:hAnsi="Times New Roman"/>
          <w:sz w:val="24"/>
          <w:szCs w:val="24"/>
        </w:rPr>
        <w:fldChar w:fldCharType="end"/>
      </w:r>
    </w:p>
    <w:p w14:paraId="6E6BF9C5" w14:textId="77777777" w:rsidR="00A423C0" w:rsidRDefault="00A423C0" w:rsidP="00FF671C">
      <w:pPr>
        <w:adjustRightInd w:val="0"/>
        <w:snapToGrid w:val="0"/>
        <w:contextualSpacing/>
        <w:jc w:val="both"/>
        <w:rPr>
          <w:rFonts w:ascii="Times New Roman" w:hAnsi="Times New Roman"/>
          <w:sz w:val="24"/>
          <w:szCs w:val="24"/>
        </w:rPr>
      </w:pPr>
    </w:p>
    <w:p w14:paraId="6E1E6071" w14:textId="3BBA200A" w:rsidR="00FF671C" w:rsidRDefault="00FF671C" w:rsidP="00FF671C">
      <w:pPr>
        <w:adjustRightInd w:val="0"/>
        <w:snapToGrid w:val="0"/>
        <w:contextualSpacing/>
        <w:jc w:val="both"/>
        <w:rPr>
          <w:rFonts w:ascii="Times New Roman" w:hAnsi="Times New Roman"/>
          <w:b/>
          <w:sz w:val="24"/>
          <w:szCs w:val="24"/>
        </w:rPr>
      </w:pPr>
      <w:r>
        <w:rPr>
          <w:rFonts w:ascii="Times New Roman" w:hAnsi="Times New Roman"/>
          <w:sz w:val="24"/>
          <w:szCs w:val="24"/>
        </w:rPr>
        <w:t xml:space="preserve">Yet, with the vast number of existing drugs available, experimental approaches to find repurposable drugs would be </w:t>
      </w:r>
      <w:r w:rsidRPr="0046789E">
        <w:rPr>
          <w:rFonts w:ascii="Times New Roman" w:hAnsi="Times New Roman"/>
          <w:sz w:val="24"/>
          <w:szCs w:val="24"/>
        </w:rPr>
        <w:t>costly and time-consuming</w:t>
      </w:r>
      <w:r>
        <w:rPr>
          <w:rFonts w:ascii="Times New Roman" w:hAnsi="Times New Roman"/>
          <w:sz w:val="24"/>
          <w:szCs w:val="24"/>
        </w:rPr>
        <w:t>. Structure-based virtual screening of chemical compound libraries and protein docking analyses are often used to search for new drug candidates for certain drug targets. However, such methods are limited in their ability to find candidates translatable to clinical use, since these methods search for candidates based on their chemical properties and affinity to bind specific drug targets, but do not take into account the “big picture” of complex intrinsic linkages between drugs, genes, diseases and viruses, which are important predictors of clinical efficacy. Hence, efficient computational methods that harness the wealth of big data, rather than structure-based screening alone, are essential to allow timely discovery of potential COVID-19 treatment.</w:t>
      </w:r>
    </w:p>
    <w:p w14:paraId="64950345" w14:textId="77777777" w:rsidR="006935F9" w:rsidRDefault="006935F9" w:rsidP="00FF671C">
      <w:pPr>
        <w:adjustRightInd w:val="0"/>
        <w:snapToGrid w:val="0"/>
        <w:contextualSpacing/>
        <w:jc w:val="both"/>
        <w:rPr>
          <w:rFonts w:ascii="Times New Roman" w:hAnsi="Times New Roman"/>
          <w:b/>
          <w:sz w:val="24"/>
          <w:szCs w:val="24"/>
        </w:rPr>
      </w:pPr>
    </w:p>
    <w:p w14:paraId="1E66B807" w14:textId="59C7E47A" w:rsidR="00FF671C" w:rsidRPr="00273084" w:rsidRDefault="00FF671C" w:rsidP="00FF671C">
      <w:pPr>
        <w:adjustRightInd w:val="0"/>
        <w:snapToGrid w:val="0"/>
        <w:contextualSpacing/>
        <w:jc w:val="both"/>
        <w:rPr>
          <w:rFonts w:ascii="Times New Roman" w:hAnsi="Times New Roman"/>
          <w:b/>
          <w:sz w:val="24"/>
          <w:szCs w:val="24"/>
        </w:rPr>
      </w:pPr>
      <w:r w:rsidRPr="005132C3">
        <w:rPr>
          <w:rFonts w:ascii="Times New Roman" w:hAnsi="Times New Roman"/>
          <w:b/>
          <w:sz w:val="24"/>
          <w:szCs w:val="24"/>
        </w:rPr>
        <w:t>Objective</w:t>
      </w:r>
      <w:r>
        <w:rPr>
          <w:rFonts w:ascii="Times New Roman" w:hAnsi="Times New Roman"/>
          <w:b/>
          <w:sz w:val="24"/>
          <w:szCs w:val="24"/>
        </w:rPr>
        <w:t xml:space="preserve">s: </w:t>
      </w:r>
      <w:r w:rsidRPr="00425E11">
        <w:rPr>
          <w:rFonts w:ascii="Times New Roman" w:hAnsi="Times New Roman"/>
          <w:sz w:val="24"/>
          <w:szCs w:val="24"/>
        </w:rPr>
        <w:t xml:space="preserve">To identify drugs </w:t>
      </w:r>
      <w:r>
        <w:rPr>
          <w:rFonts w:ascii="Times New Roman" w:hAnsi="Times New Roman"/>
          <w:sz w:val="24"/>
          <w:szCs w:val="24"/>
        </w:rPr>
        <w:t>and</w:t>
      </w:r>
      <w:r w:rsidRPr="00425E11">
        <w:rPr>
          <w:rFonts w:ascii="Times New Roman" w:hAnsi="Times New Roman"/>
          <w:sz w:val="24"/>
          <w:szCs w:val="24"/>
        </w:rPr>
        <w:t xml:space="preserve"> combination of drugs that have potential to be repurposed for COVID-19 treatment</w:t>
      </w:r>
      <w:r>
        <w:rPr>
          <w:rFonts w:ascii="Times New Roman" w:hAnsi="Times New Roman"/>
          <w:sz w:val="24"/>
          <w:szCs w:val="24"/>
        </w:rPr>
        <w:t xml:space="preserve"> using big data.</w:t>
      </w:r>
    </w:p>
    <w:p w14:paraId="203F7AEF" w14:textId="77777777" w:rsidR="006935F9" w:rsidRDefault="006935F9" w:rsidP="00FF671C">
      <w:pPr>
        <w:adjustRightInd w:val="0"/>
        <w:snapToGrid w:val="0"/>
        <w:contextualSpacing/>
        <w:jc w:val="both"/>
        <w:rPr>
          <w:rFonts w:ascii="Times New Roman" w:hAnsi="Times New Roman"/>
          <w:b/>
          <w:sz w:val="24"/>
          <w:szCs w:val="24"/>
        </w:rPr>
      </w:pPr>
    </w:p>
    <w:p w14:paraId="5B02E217" w14:textId="77777777" w:rsidR="004E30E1" w:rsidRDefault="00FF671C" w:rsidP="00FF671C">
      <w:pPr>
        <w:adjustRightInd w:val="0"/>
        <w:snapToGrid w:val="0"/>
        <w:contextualSpacing/>
        <w:jc w:val="both"/>
        <w:rPr>
          <w:rFonts w:ascii="Times New Roman" w:hAnsi="Times New Roman"/>
          <w:sz w:val="24"/>
          <w:szCs w:val="24"/>
        </w:rPr>
      </w:pPr>
      <w:r>
        <w:rPr>
          <w:rFonts w:ascii="Times New Roman" w:hAnsi="Times New Roman"/>
          <w:b/>
          <w:sz w:val="24"/>
          <w:szCs w:val="24"/>
        </w:rPr>
        <w:t>Method</w:t>
      </w:r>
      <w:r w:rsidR="004E30E1">
        <w:rPr>
          <w:rFonts w:ascii="Times New Roman" w:hAnsi="Times New Roman"/>
          <w:b/>
          <w:sz w:val="24"/>
          <w:szCs w:val="24"/>
        </w:rPr>
        <w:t>ology</w:t>
      </w:r>
      <w:r>
        <w:rPr>
          <w:rFonts w:ascii="Times New Roman" w:hAnsi="Times New Roman"/>
          <w:sz w:val="24"/>
          <w:szCs w:val="24"/>
        </w:rPr>
        <w:t xml:space="preserve">: </w:t>
      </w:r>
    </w:p>
    <w:p w14:paraId="71EABC71" w14:textId="00F732B7" w:rsidR="00042D1B" w:rsidRPr="00042D1B" w:rsidRDefault="00042D1B" w:rsidP="00FF671C">
      <w:pPr>
        <w:adjustRightInd w:val="0"/>
        <w:snapToGrid w:val="0"/>
        <w:contextualSpacing/>
        <w:jc w:val="both"/>
        <w:rPr>
          <w:rFonts w:ascii="Times New Roman" w:hAnsi="Times New Roman"/>
          <w:i/>
          <w:sz w:val="24"/>
          <w:szCs w:val="24"/>
        </w:rPr>
      </w:pPr>
      <w:r w:rsidRPr="00042D1B">
        <w:rPr>
          <w:rFonts w:ascii="Times New Roman" w:hAnsi="Times New Roman"/>
          <w:i/>
          <w:sz w:val="24"/>
          <w:szCs w:val="24"/>
        </w:rPr>
        <w:t>Extraction of drug candidates from knowledge graph</w:t>
      </w:r>
    </w:p>
    <w:p w14:paraId="45FF0CE6" w14:textId="77777777" w:rsidR="00B81EB8" w:rsidRDefault="00FF671C" w:rsidP="00FF671C">
      <w:pPr>
        <w:adjustRightInd w:val="0"/>
        <w:snapToGrid w:val="0"/>
        <w:contextualSpacing/>
        <w:jc w:val="both"/>
        <w:rPr>
          <w:rFonts w:ascii="Times New Roman" w:hAnsi="Times New Roman"/>
          <w:sz w:val="24"/>
          <w:szCs w:val="24"/>
        </w:rPr>
      </w:pPr>
      <w:commentRangeStart w:id="9"/>
      <w:commentRangeStart w:id="10"/>
      <w:r>
        <w:rPr>
          <w:rFonts w:ascii="Times New Roman" w:hAnsi="Times New Roman"/>
          <w:sz w:val="24"/>
          <w:szCs w:val="24"/>
        </w:rPr>
        <w:t xml:space="preserve">Linkages relevant to drug repurposing will be extracted from a large-scale, comprehensive COVID-19 knowledge graph generated from project 1, using motif discovery algorithms. Motifs represent frequent </w:t>
      </w:r>
      <w:r w:rsidRPr="00670A3B">
        <w:rPr>
          <w:rFonts w:ascii="Times New Roman" w:hAnsi="Times New Roman"/>
          <w:sz w:val="24"/>
          <w:szCs w:val="24"/>
        </w:rPr>
        <w:t>high-order</w:t>
      </w:r>
      <w:r>
        <w:rPr>
          <w:rFonts w:ascii="Times New Roman" w:hAnsi="Times New Roman"/>
          <w:sz w:val="24"/>
          <w:szCs w:val="24"/>
        </w:rPr>
        <w:t xml:space="preserve"> </w:t>
      </w:r>
      <w:r w:rsidRPr="00670A3B">
        <w:rPr>
          <w:rFonts w:ascii="Times New Roman" w:hAnsi="Times New Roman"/>
          <w:sz w:val="24"/>
          <w:szCs w:val="24"/>
        </w:rPr>
        <w:t>pattern</w:t>
      </w:r>
      <w:r>
        <w:rPr>
          <w:rFonts w:ascii="Times New Roman" w:hAnsi="Times New Roman"/>
          <w:sz w:val="24"/>
          <w:szCs w:val="24"/>
        </w:rPr>
        <w:t>s of interest in knowledge graphs. Examples of motifs relevant to drug repurposing include d</w:t>
      </w:r>
      <w:r w:rsidRPr="00FD44D6">
        <w:rPr>
          <w:rFonts w:ascii="Times New Roman" w:hAnsi="Times New Roman"/>
          <w:sz w:val="24"/>
          <w:szCs w:val="24"/>
        </w:rPr>
        <w:t>rug-protein-virus</w:t>
      </w:r>
      <w:r>
        <w:rPr>
          <w:rFonts w:ascii="Times New Roman" w:hAnsi="Times New Roman"/>
          <w:sz w:val="24"/>
          <w:szCs w:val="24"/>
        </w:rPr>
        <w:t>,</w:t>
      </w:r>
      <w:r w:rsidRPr="00FD44D6">
        <w:rPr>
          <w:rFonts w:ascii="Times New Roman" w:hAnsi="Times New Roman"/>
          <w:sz w:val="24"/>
          <w:szCs w:val="24"/>
        </w:rPr>
        <w:t xml:space="preserve"> virus-symptom-gene-drug</w:t>
      </w:r>
      <w:r>
        <w:rPr>
          <w:rFonts w:ascii="Times New Roman" w:hAnsi="Times New Roman"/>
          <w:sz w:val="24"/>
          <w:szCs w:val="24"/>
        </w:rPr>
        <w:t xml:space="preserve"> and others which will be further defined and explored. Subgraphs that matches the motifs of interest will then be extracted using specific motif-clique discovery algorithms. These subgraphs will provide information on drug candidates potentially repurposable for COVID-19 treatment. Combinations of all drug classes including antiviral agents, immunosuppressants and cardiovascular medications will also be explored similarly</w:t>
      </w:r>
      <w:r w:rsidR="00A528B9">
        <w:rPr>
          <w:rFonts w:ascii="Times New Roman" w:hAnsi="Times New Roman"/>
          <w:sz w:val="24"/>
          <w:szCs w:val="24"/>
        </w:rPr>
        <w:t xml:space="preserve">, by extracting </w:t>
      </w:r>
      <w:r w:rsidR="00934657">
        <w:rPr>
          <w:rFonts w:ascii="Times New Roman" w:hAnsi="Times New Roman"/>
          <w:sz w:val="24"/>
          <w:szCs w:val="24"/>
        </w:rPr>
        <w:t xml:space="preserve">subgraphs where drugs of different classes share a common set of linkages to genes, proteins, </w:t>
      </w:r>
      <w:proofErr w:type="gramStart"/>
      <w:r w:rsidR="00934657">
        <w:rPr>
          <w:rFonts w:ascii="Times New Roman" w:hAnsi="Times New Roman"/>
          <w:sz w:val="24"/>
          <w:szCs w:val="24"/>
        </w:rPr>
        <w:t>disease</w:t>
      </w:r>
      <w:proofErr w:type="gramEnd"/>
      <w:r w:rsidR="00934657">
        <w:rPr>
          <w:rFonts w:ascii="Times New Roman" w:hAnsi="Times New Roman"/>
          <w:sz w:val="24"/>
          <w:szCs w:val="24"/>
        </w:rPr>
        <w:t xml:space="preserve"> and symptoms</w:t>
      </w:r>
      <w:r>
        <w:rPr>
          <w:rFonts w:ascii="Times New Roman" w:hAnsi="Times New Roman"/>
          <w:sz w:val="24"/>
          <w:szCs w:val="24"/>
        </w:rPr>
        <w:t xml:space="preserve">. </w:t>
      </w:r>
      <w:commentRangeEnd w:id="9"/>
      <w:r w:rsidR="00C63D79">
        <w:rPr>
          <w:rStyle w:val="a5"/>
        </w:rPr>
        <w:commentReference w:id="9"/>
      </w:r>
      <w:commentRangeEnd w:id="10"/>
    </w:p>
    <w:p w14:paraId="356EF8E0" w14:textId="77777777" w:rsidR="00B81EB8" w:rsidRDefault="00B81EB8" w:rsidP="00FF671C">
      <w:pPr>
        <w:adjustRightInd w:val="0"/>
        <w:snapToGrid w:val="0"/>
        <w:contextualSpacing/>
        <w:jc w:val="both"/>
        <w:rPr>
          <w:rFonts w:ascii="Times New Roman" w:eastAsia="等线" w:hAnsi="Times New Roman"/>
          <w:sz w:val="24"/>
          <w:szCs w:val="24"/>
        </w:rPr>
      </w:pPr>
    </w:p>
    <w:p w14:paraId="7D4E71E7" w14:textId="314A9A99" w:rsidR="00B81EB8" w:rsidRDefault="00C115B4" w:rsidP="00B81EB8">
      <w:pPr>
        <w:adjustRightInd w:val="0"/>
        <w:snapToGrid w:val="0"/>
        <w:contextualSpacing/>
        <w:jc w:val="both"/>
        <w:rPr>
          <w:rFonts w:ascii="Times New Roman" w:hAnsi="Times New Roman"/>
          <w:sz w:val="24"/>
          <w:szCs w:val="24"/>
        </w:rPr>
      </w:pPr>
      <w:r>
        <w:rPr>
          <w:rStyle w:val="a5"/>
        </w:rPr>
        <w:commentReference w:id="10"/>
      </w:r>
      <w:r w:rsidR="00B81EB8">
        <w:rPr>
          <w:rFonts w:ascii="Times New Roman" w:hAnsi="Times New Roman"/>
          <w:sz w:val="24"/>
          <w:szCs w:val="24"/>
        </w:rPr>
        <w:t xml:space="preserve">Potential linkages relevant to drug repurposing will be extracted from a large-scale, comprehensive COVID-19 knowledge graph generated from project 1, using data mining techniques. For example, motif discovery algorithms will be designed to discover frequent </w:t>
      </w:r>
      <w:r w:rsidR="00B81EB8" w:rsidRPr="00670A3B">
        <w:rPr>
          <w:rFonts w:ascii="Times New Roman" w:hAnsi="Times New Roman"/>
          <w:sz w:val="24"/>
          <w:szCs w:val="24"/>
        </w:rPr>
        <w:t>high-order</w:t>
      </w:r>
      <w:r w:rsidR="00B81EB8">
        <w:rPr>
          <w:rFonts w:ascii="Times New Roman" w:hAnsi="Times New Roman"/>
          <w:sz w:val="24"/>
          <w:szCs w:val="24"/>
        </w:rPr>
        <w:t xml:space="preserve"> </w:t>
      </w:r>
      <w:r w:rsidR="00B81EB8" w:rsidRPr="00670A3B">
        <w:rPr>
          <w:rFonts w:ascii="Times New Roman" w:hAnsi="Times New Roman"/>
          <w:sz w:val="24"/>
          <w:szCs w:val="24"/>
        </w:rPr>
        <w:t>pattern</w:t>
      </w:r>
      <w:r w:rsidR="00B81EB8">
        <w:rPr>
          <w:rFonts w:ascii="Times New Roman" w:hAnsi="Times New Roman"/>
          <w:sz w:val="24"/>
          <w:szCs w:val="24"/>
        </w:rPr>
        <w:t xml:space="preserve">s of interest in knowledge graphs </w:t>
      </w:r>
      <w:r w:rsidR="008449CB" w:rsidRPr="00B81EB8">
        <w:rPr>
          <w:rFonts w:ascii="Times New Roman" w:eastAsia="宋体" w:hAnsi="Times New Roman" w:hint="eastAsia"/>
          <w:noProof/>
          <w:sz w:val="24"/>
          <w:szCs w:val="24"/>
        </w:rPr>
        <w:t>(</w:t>
      </w:r>
      <w:r w:rsidR="008449CB">
        <w:rPr>
          <w:rFonts w:ascii="Times New Roman" w:eastAsia="宋体" w:hAnsi="Times New Roman"/>
          <w:noProof/>
          <w:sz w:val="24"/>
          <w:szCs w:val="24"/>
        </w:rPr>
        <w:t>12</w:t>
      </w:r>
      <w:r w:rsidR="008449CB" w:rsidRPr="00B81EB8">
        <w:rPr>
          <w:rFonts w:ascii="Times New Roman" w:eastAsia="宋体" w:hAnsi="Times New Roman" w:hint="eastAsia"/>
          <w:noProof/>
          <w:sz w:val="24"/>
          <w:szCs w:val="24"/>
        </w:rPr>
        <w:t>)</w:t>
      </w:r>
      <w:r w:rsidR="00B81EB8">
        <w:rPr>
          <w:rFonts w:ascii="Times New Roman" w:hAnsi="Times New Roman"/>
          <w:sz w:val="24"/>
          <w:szCs w:val="24"/>
        </w:rPr>
        <w:t>. Examples of motifs relevant to drug repurposing include d</w:t>
      </w:r>
      <w:r w:rsidR="00B81EB8" w:rsidRPr="00FD44D6">
        <w:rPr>
          <w:rFonts w:ascii="Times New Roman" w:hAnsi="Times New Roman"/>
          <w:sz w:val="24"/>
          <w:szCs w:val="24"/>
        </w:rPr>
        <w:t>rug-protein-virus</w:t>
      </w:r>
      <w:r w:rsidR="00B81EB8">
        <w:rPr>
          <w:rFonts w:ascii="Times New Roman" w:hAnsi="Times New Roman"/>
          <w:sz w:val="24"/>
          <w:szCs w:val="24"/>
        </w:rPr>
        <w:t>,</w:t>
      </w:r>
      <w:r w:rsidR="00B81EB8" w:rsidRPr="00FD44D6">
        <w:rPr>
          <w:rFonts w:ascii="Times New Roman" w:hAnsi="Times New Roman"/>
          <w:sz w:val="24"/>
          <w:szCs w:val="24"/>
        </w:rPr>
        <w:t xml:space="preserve"> virus-symptom-gene-drug</w:t>
      </w:r>
      <w:r w:rsidR="00B81EB8">
        <w:rPr>
          <w:rFonts w:ascii="Times New Roman" w:hAnsi="Times New Roman"/>
          <w:sz w:val="24"/>
          <w:szCs w:val="24"/>
        </w:rPr>
        <w:t xml:space="preserve"> and others which will be further defined and explored. Subgraphs that matches the motifs of interest will then be extracted using specific motif-clique discovery algorithms</w:t>
      </w:r>
      <w:r w:rsidR="008449CB">
        <w:rPr>
          <w:rFonts w:ascii="Times New Roman" w:hAnsi="Times New Roman"/>
          <w:sz w:val="24"/>
          <w:szCs w:val="24"/>
        </w:rPr>
        <w:t xml:space="preserve"> (13)</w:t>
      </w:r>
      <w:r w:rsidR="00B81EB8">
        <w:rPr>
          <w:rFonts w:ascii="Times New Roman" w:hAnsi="Times New Roman"/>
          <w:sz w:val="24"/>
          <w:szCs w:val="24"/>
        </w:rPr>
        <w:t xml:space="preserve">. These subgraphs will provide information on drug candidates potentially </w:t>
      </w:r>
      <w:proofErr w:type="spellStart"/>
      <w:r w:rsidR="00B81EB8">
        <w:rPr>
          <w:rFonts w:ascii="Times New Roman" w:hAnsi="Times New Roman"/>
          <w:sz w:val="24"/>
          <w:szCs w:val="24"/>
        </w:rPr>
        <w:t>repurposable</w:t>
      </w:r>
      <w:proofErr w:type="spellEnd"/>
      <w:r w:rsidR="00B81EB8">
        <w:rPr>
          <w:rFonts w:ascii="Times New Roman" w:hAnsi="Times New Roman"/>
          <w:sz w:val="24"/>
          <w:szCs w:val="24"/>
        </w:rPr>
        <w:t xml:space="preserve"> for COVID-19 treatment. Combinations of all drug classes including antiviral agents, immunosuppressants and cardiovascular medications will also be explored similarly, by extracting subgraphs where </w:t>
      </w:r>
      <w:r w:rsidR="00B81EB8">
        <w:rPr>
          <w:rFonts w:ascii="Times New Roman" w:hAnsi="Times New Roman"/>
          <w:sz w:val="24"/>
          <w:szCs w:val="24"/>
        </w:rPr>
        <w:lastRenderedPageBreak/>
        <w:t xml:space="preserve">drugs of different classes share a common set of linkages to genes, proteins, </w:t>
      </w:r>
      <w:proofErr w:type="gramStart"/>
      <w:r w:rsidR="00B81EB8">
        <w:rPr>
          <w:rFonts w:ascii="Times New Roman" w:hAnsi="Times New Roman"/>
          <w:sz w:val="24"/>
          <w:szCs w:val="24"/>
        </w:rPr>
        <w:t>disease</w:t>
      </w:r>
      <w:r w:rsidR="008449CB">
        <w:rPr>
          <w:rFonts w:ascii="Times New Roman" w:hAnsi="Times New Roman"/>
          <w:sz w:val="24"/>
          <w:szCs w:val="24"/>
        </w:rPr>
        <w:t>s</w:t>
      </w:r>
      <w:proofErr w:type="gramEnd"/>
      <w:r w:rsidR="00B81EB8">
        <w:rPr>
          <w:rFonts w:ascii="Times New Roman" w:hAnsi="Times New Roman"/>
          <w:sz w:val="24"/>
          <w:szCs w:val="24"/>
        </w:rPr>
        <w:t xml:space="preserve"> and symptoms. </w:t>
      </w:r>
    </w:p>
    <w:p w14:paraId="65DECCF9" w14:textId="4574A487" w:rsidR="000A6B4D" w:rsidRPr="00B81EB8" w:rsidRDefault="000A6B4D" w:rsidP="00FF671C">
      <w:pPr>
        <w:adjustRightInd w:val="0"/>
        <w:snapToGrid w:val="0"/>
        <w:contextualSpacing/>
        <w:jc w:val="both"/>
        <w:rPr>
          <w:rFonts w:ascii="Times New Roman" w:hAnsi="Times New Roman"/>
          <w:sz w:val="24"/>
          <w:szCs w:val="24"/>
        </w:rPr>
      </w:pPr>
    </w:p>
    <w:p w14:paraId="1D312B1A" w14:textId="3A0CC37C" w:rsidR="000A6B4D" w:rsidRDefault="000A6B4D" w:rsidP="00FF671C">
      <w:pPr>
        <w:adjustRightInd w:val="0"/>
        <w:snapToGrid w:val="0"/>
        <w:contextualSpacing/>
        <w:jc w:val="both"/>
        <w:rPr>
          <w:rFonts w:ascii="Times New Roman" w:hAnsi="Times New Roman"/>
          <w:sz w:val="24"/>
          <w:szCs w:val="24"/>
        </w:rPr>
      </w:pPr>
    </w:p>
    <w:p w14:paraId="16B43854" w14:textId="0932AE86" w:rsidR="007447ED" w:rsidRPr="007447ED" w:rsidRDefault="007447ED" w:rsidP="00FF671C">
      <w:pPr>
        <w:adjustRightInd w:val="0"/>
        <w:snapToGrid w:val="0"/>
        <w:contextualSpacing/>
        <w:jc w:val="both"/>
        <w:rPr>
          <w:rFonts w:ascii="Times New Roman" w:hAnsi="Times New Roman"/>
          <w:i/>
          <w:sz w:val="24"/>
          <w:szCs w:val="24"/>
        </w:rPr>
      </w:pPr>
      <w:r w:rsidRPr="007447ED">
        <w:rPr>
          <w:rFonts w:ascii="Times New Roman" w:hAnsi="Times New Roman"/>
          <w:i/>
          <w:sz w:val="24"/>
          <w:szCs w:val="24"/>
        </w:rPr>
        <w:t>Evaluation and ranking of drug candidates for their clinical applicability</w:t>
      </w:r>
    </w:p>
    <w:p w14:paraId="0CD748B3" w14:textId="5B9E521F" w:rsidR="007447ED" w:rsidRDefault="00A423C0" w:rsidP="00FF671C">
      <w:pPr>
        <w:adjustRightInd w:val="0"/>
        <w:snapToGrid w:val="0"/>
        <w:contextualSpacing/>
        <w:jc w:val="both"/>
        <w:rPr>
          <w:rFonts w:ascii="Times New Roman" w:hAnsi="Times New Roman"/>
          <w:sz w:val="24"/>
          <w:szCs w:val="24"/>
        </w:rPr>
      </w:pPr>
      <w:r>
        <w:rPr>
          <w:rFonts w:ascii="Times New Roman" w:hAnsi="Times New Roman"/>
          <w:sz w:val="24"/>
          <w:szCs w:val="24"/>
        </w:rPr>
        <w:t>The potential drug and drug combinations extracted from the knowledge graph will be further ranked through computational scoring and literature review, in order to provide a way to prioritize certain drug candidates over others in future testing on cell-based platforms or clinical trials.</w:t>
      </w:r>
    </w:p>
    <w:p w14:paraId="63C1577C" w14:textId="7B119260" w:rsidR="00A423C0" w:rsidRDefault="00A423C0" w:rsidP="00FF671C">
      <w:pPr>
        <w:adjustRightInd w:val="0"/>
        <w:snapToGrid w:val="0"/>
        <w:contextualSpacing/>
        <w:jc w:val="both"/>
        <w:rPr>
          <w:rFonts w:ascii="Times New Roman" w:hAnsi="Times New Roman"/>
          <w:sz w:val="24"/>
          <w:szCs w:val="24"/>
        </w:rPr>
      </w:pPr>
    </w:p>
    <w:p w14:paraId="6C29767A" w14:textId="2351742C" w:rsidR="00605309" w:rsidRDefault="00605309" w:rsidP="00FF671C">
      <w:pPr>
        <w:adjustRightInd w:val="0"/>
        <w:snapToGrid w:val="0"/>
        <w:contextualSpacing/>
        <w:jc w:val="both"/>
        <w:rPr>
          <w:rFonts w:ascii="Times New Roman" w:hAnsi="Times New Roman"/>
          <w:sz w:val="24"/>
          <w:szCs w:val="24"/>
        </w:rPr>
      </w:pPr>
      <w:commentRangeStart w:id="11"/>
      <w:commentRangeStart w:id="12"/>
      <w:r>
        <w:rPr>
          <w:rFonts w:ascii="Times New Roman" w:hAnsi="Times New Roman"/>
          <w:sz w:val="24"/>
          <w:szCs w:val="24"/>
        </w:rPr>
        <w:t>+Weights that can be applied on the knowledge graph nodes/edges</w:t>
      </w:r>
    </w:p>
    <w:p w14:paraId="19101434" w14:textId="1B2E9699" w:rsidR="007F1F17" w:rsidRDefault="00605309" w:rsidP="00FF671C">
      <w:pPr>
        <w:adjustRightInd w:val="0"/>
        <w:snapToGrid w:val="0"/>
        <w:contextualSpacing/>
        <w:jc w:val="both"/>
        <w:rPr>
          <w:rFonts w:ascii="Times New Roman" w:hAnsi="Times New Roman"/>
          <w:sz w:val="24"/>
          <w:szCs w:val="24"/>
        </w:rPr>
      </w:pPr>
      <w:r>
        <w:rPr>
          <w:rFonts w:ascii="Times New Roman" w:hAnsi="Times New Roman"/>
          <w:sz w:val="24"/>
          <w:szCs w:val="24"/>
        </w:rPr>
        <w:t>+Scores or other metrics that can be computed for the drug candidates found based on the knowledge graph</w:t>
      </w:r>
      <w:commentRangeEnd w:id="11"/>
      <w:r>
        <w:rPr>
          <w:rStyle w:val="a5"/>
        </w:rPr>
        <w:commentReference w:id="11"/>
      </w:r>
      <w:commentRangeEnd w:id="12"/>
      <w:r w:rsidR="007068A5">
        <w:rPr>
          <w:rStyle w:val="a5"/>
        </w:rPr>
        <w:commentReference w:id="12"/>
      </w:r>
    </w:p>
    <w:p w14:paraId="49F49191" w14:textId="77777777" w:rsidR="009041FB" w:rsidRDefault="009041FB" w:rsidP="00FF671C">
      <w:pPr>
        <w:adjustRightInd w:val="0"/>
        <w:snapToGrid w:val="0"/>
        <w:contextualSpacing/>
        <w:jc w:val="both"/>
        <w:rPr>
          <w:rFonts w:ascii="Times New Roman" w:hAnsi="Times New Roman"/>
          <w:sz w:val="24"/>
          <w:szCs w:val="24"/>
        </w:rPr>
      </w:pPr>
    </w:p>
    <w:p w14:paraId="5EDEB1D0" w14:textId="12FABEA3" w:rsidR="00734085" w:rsidRDefault="0059131D" w:rsidP="00C0025A">
      <w:pPr>
        <w:adjustRightInd w:val="0"/>
        <w:snapToGrid w:val="0"/>
        <w:spacing w:after="0"/>
        <w:contextualSpacing/>
        <w:jc w:val="both"/>
        <w:rPr>
          <w:rFonts w:ascii="Times New Roman" w:hAnsi="Times New Roman"/>
          <w:sz w:val="24"/>
          <w:szCs w:val="24"/>
        </w:rPr>
      </w:pPr>
      <w:r>
        <w:rPr>
          <w:rFonts w:ascii="Times New Roman" w:hAnsi="Times New Roman"/>
          <w:sz w:val="24"/>
          <w:szCs w:val="24"/>
        </w:rPr>
        <w:t>Literature review will be conducted for the highest ranked drug candidates</w:t>
      </w:r>
      <w:r w:rsidR="00734085">
        <w:rPr>
          <w:rFonts w:ascii="Times New Roman" w:hAnsi="Times New Roman"/>
          <w:sz w:val="24"/>
          <w:szCs w:val="24"/>
        </w:rPr>
        <w:t xml:space="preserve"> to provide evidence </w:t>
      </w:r>
      <w:r w:rsidR="00443AF2">
        <w:rPr>
          <w:rFonts w:ascii="Times New Roman" w:hAnsi="Times New Roman"/>
          <w:sz w:val="24"/>
          <w:szCs w:val="24"/>
        </w:rPr>
        <w:t xml:space="preserve">to rank </w:t>
      </w:r>
      <w:r w:rsidR="00734085">
        <w:rPr>
          <w:rFonts w:ascii="Times New Roman" w:hAnsi="Times New Roman"/>
          <w:sz w:val="24"/>
          <w:szCs w:val="24"/>
        </w:rPr>
        <w:t xml:space="preserve">their clinical applicability </w:t>
      </w:r>
      <w:r w:rsidR="00443AF2">
        <w:rPr>
          <w:rFonts w:ascii="Times New Roman" w:hAnsi="Times New Roman"/>
          <w:sz w:val="24"/>
          <w:szCs w:val="24"/>
        </w:rPr>
        <w:t xml:space="preserve">for </w:t>
      </w:r>
      <w:r w:rsidR="00734085">
        <w:rPr>
          <w:rFonts w:ascii="Times New Roman" w:hAnsi="Times New Roman"/>
          <w:sz w:val="24"/>
          <w:szCs w:val="24"/>
        </w:rPr>
        <w:t>use in COVID-19 patients, with respect to the following aspects:</w:t>
      </w:r>
    </w:p>
    <w:p w14:paraId="3E2FF507" w14:textId="7D972EA9" w:rsidR="00734085" w:rsidRDefault="0059131D" w:rsidP="00734085">
      <w:pPr>
        <w:pStyle w:val="a3"/>
        <w:numPr>
          <w:ilvl w:val="0"/>
          <w:numId w:val="21"/>
        </w:numPr>
        <w:adjustRightInd w:val="0"/>
        <w:snapToGrid w:val="0"/>
        <w:ind w:left="360" w:hanging="360"/>
        <w:jc w:val="both"/>
        <w:rPr>
          <w:rFonts w:ascii="Times New Roman" w:hAnsi="Times New Roman"/>
          <w:sz w:val="24"/>
          <w:szCs w:val="24"/>
        </w:rPr>
      </w:pPr>
      <w:r w:rsidRPr="00734085">
        <w:rPr>
          <w:rFonts w:ascii="Times New Roman" w:hAnsi="Times New Roman"/>
          <w:sz w:val="24"/>
          <w:szCs w:val="24"/>
        </w:rPr>
        <w:t xml:space="preserve">possible underlying mechanisms of action </w:t>
      </w:r>
      <w:r w:rsidR="00734085">
        <w:rPr>
          <w:rFonts w:ascii="Times New Roman" w:hAnsi="Times New Roman"/>
          <w:sz w:val="24"/>
          <w:szCs w:val="24"/>
        </w:rPr>
        <w:t xml:space="preserve">and </w:t>
      </w:r>
      <w:r w:rsidR="00734085" w:rsidRPr="00734085">
        <w:rPr>
          <w:rFonts w:ascii="Times New Roman" w:hAnsi="Times New Roman"/>
          <w:sz w:val="24"/>
          <w:szCs w:val="24"/>
        </w:rPr>
        <w:t xml:space="preserve">biological </w:t>
      </w:r>
      <w:r w:rsidR="00734085">
        <w:rPr>
          <w:rFonts w:ascii="Times New Roman" w:hAnsi="Times New Roman"/>
          <w:sz w:val="24"/>
          <w:szCs w:val="24"/>
        </w:rPr>
        <w:t xml:space="preserve">pathways involved </w:t>
      </w:r>
      <w:r w:rsidRPr="00734085">
        <w:rPr>
          <w:rFonts w:ascii="Times New Roman" w:hAnsi="Times New Roman"/>
          <w:sz w:val="24"/>
          <w:szCs w:val="24"/>
        </w:rPr>
        <w:t xml:space="preserve">that support their </w:t>
      </w:r>
      <w:r w:rsidR="00734085">
        <w:rPr>
          <w:rFonts w:ascii="Times New Roman" w:hAnsi="Times New Roman"/>
          <w:sz w:val="24"/>
          <w:szCs w:val="24"/>
        </w:rPr>
        <w:t xml:space="preserve">potential </w:t>
      </w:r>
      <w:r w:rsidRPr="00734085">
        <w:rPr>
          <w:rFonts w:ascii="Times New Roman" w:hAnsi="Times New Roman"/>
          <w:sz w:val="24"/>
          <w:szCs w:val="24"/>
        </w:rPr>
        <w:t>effect on treating COVID-19</w:t>
      </w:r>
    </w:p>
    <w:p w14:paraId="5CEAC119" w14:textId="77777777" w:rsidR="00734085" w:rsidRDefault="0059131D" w:rsidP="00734085">
      <w:pPr>
        <w:pStyle w:val="a3"/>
        <w:numPr>
          <w:ilvl w:val="0"/>
          <w:numId w:val="21"/>
        </w:numPr>
        <w:adjustRightInd w:val="0"/>
        <w:snapToGrid w:val="0"/>
        <w:ind w:left="360" w:hanging="360"/>
        <w:jc w:val="both"/>
        <w:rPr>
          <w:rFonts w:ascii="Times New Roman" w:hAnsi="Times New Roman"/>
          <w:sz w:val="24"/>
          <w:szCs w:val="24"/>
        </w:rPr>
      </w:pPr>
      <w:r w:rsidRPr="00734085">
        <w:rPr>
          <w:rFonts w:ascii="Times New Roman" w:hAnsi="Times New Roman"/>
          <w:sz w:val="24"/>
          <w:szCs w:val="24"/>
        </w:rPr>
        <w:t xml:space="preserve">potential adverse effects and safety </w:t>
      </w:r>
      <w:r w:rsidR="00734085">
        <w:rPr>
          <w:rFonts w:ascii="Times New Roman" w:hAnsi="Times New Roman"/>
          <w:sz w:val="24"/>
          <w:szCs w:val="24"/>
        </w:rPr>
        <w:t xml:space="preserve">for use, considering different population including the elderly </w:t>
      </w:r>
    </w:p>
    <w:p w14:paraId="73A6FC34" w14:textId="59E7B4DA" w:rsidR="0059131D" w:rsidRDefault="0059131D" w:rsidP="00C0025A">
      <w:pPr>
        <w:pStyle w:val="a3"/>
        <w:numPr>
          <w:ilvl w:val="0"/>
          <w:numId w:val="21"/>
        </w:numPr>
        <w:adjustRightInd w:val="0"/>
        <w:snapToGrid w:val="0"/>
        <w:spacing w:after="0"/>
        <w:ind w:left="360" w:hanging="360"/>
        <w:jc w:val="both"/>
        <w:rPr>
          <w:rFonts w:ascii="Times New Roman" w:hAnsi="Times New Roman"/>
          <w:sz w:val="24"/>
          <w:szCs w:val="24"/>
        </w:rPr>
      </w:pPr>
      <w:r w:rsidRPr="00734085">
        <w:rPr>
          <w:rFonts w:ascii="Times New Roman" w:hAnsi="Times New Roman"/>
          <w:sz w:val="24"/>
          <w:szCs w:val="24"/>
        </w:rPr>
        <w:t>potential drug-drug interactions and drug-disease interactions</w:t>
      </w:r>
      <w:r w:rsidR="00443AF2">
        <w:rPr>
          <w:rFonts w:ascii="Times New Roman" w:hAnsi="Times New Roman"/>
          <w:sz w:val="24"/>
          <w:szCs w:val="24"/>
        </w:rPr>
        <w:t>,</w:t>
      </w:r>
      <w:r w:rsidRPr="00734085">
        <w:rPr>
          <w:rFonts w:ascii="Times New Roman" w:hAnsi="Times New Roman"/>
          <w:sz w:val="24"/>
          <w:szCs w:val="24"/>
        </w:rPr>
        <w:t xml:space="preserve"> </w:t>
      </w:r>
      <w:r w:rsidR="00443AF2">
        <w:rPr>
          <w:rFonts w:ascii="Times New Roman" w:hAnsi="Times New Roman"/>
          <w:sz w:val="24"/>
          <w:szCs w:val="24"/>
        </w:rPr>
        <w:t>which</w:t>
      </w:r>
      <w:r w:rsidRPr="00734085">
        <w:rPr>
          <w:rFonts w:ascii="Times New Roman" w:hAnsi="Times New Roman"/>
          <w:sz w:val="24"/>
          <w:szCs w:val="24"/>
        </w:rPr>
        <w:t xml:space="preserve"> may preclude the use of </w:t>
      </w:r>
      <w:r w:rsidR="00734085" w:rsidRPr="00734085">
        <w:rPr>
          <w:rFonts w:ascii="Times New Roman" w:hAnsi="Times New Roman"/>
          <w:sz w:val="24"/>
          <w:szCs w:val="24"/>
        </w:rPr>
        <w:t>the drug candidates in patients with certain underlying diseases or taking specific concomitant medications</w:t>
      </w:r>
    </w:p>
    <w:p w14:paraId="72780341" w14:textId="29120403" w:rsidR="00C0025A" w:rsidRDefault="00C0025A" w:rsidP="006E674C">
      <w:pPr>
        <w:adjustRightInd w:val="0"/>
        <w:snapToGrid w:val="0"/>
        <w:spacing w:after="0"/>
        <w:jc w:val="both"/>
        <w:rPr>
          <w:rFonts w:ascii="Times New Roman" w:hAnsi="Times New Roman"/>
          <w:sz w:val="24"/>
          <w:szCs w:val="24"/>
        </w:rPr>
      </w:pPr>
    </w:p>
    <w:p w14:paraId="668EFEBE" w14:textId="77777777" w:rsidR="006935F9" w:rsidRDefault="006935F9" w:rsidP="00FF671C">
      <w:pPr>
        <w:rPr>
          <w:rFonts w:ascii="Times New Roman" w:hAnsi="Times New Roman"/>
          <w:b/>
          <w:sz w:val="24"/>
          <w:szCs w:val="24"/>
        </w:rPr>
      </w:pPr>
    </w:p>
    <w:p w14:paraId="08605041" w14:textId="77777777" w:rsidR="00FB5586" w:rsidRDefault="006935F9" w:rsidP="00A0556D">
      <w:pPr>
        <w:jc w:val="both"/>
        <w:rPr>
          <w:rFonts w:ascii="Times New Roman" w:hAnsi="Times New Roman"/>
          <w:b/>
          <w:sz w:val="24"/>
          <w:szCs w:val="24"/>
        </w:rPr>
      </w:pPr>
      <w:r>
        <w:rPr>
          <w:rFonts w:ascii="Times New Roman" w:hAnsi="Times New Roman"/>
          <w:b/>
          <w:sz w:val="24"/>
          <w:szCs w:val="24"/>
        </w:rPr>
        <w:t>Application</w:t>
      </w:r>
      <w:r w:rsidR="00FF671C" w:rsidRPr="00CE70C5">
        <w:rPr>
          <w:rFonts w:ascii="Times New Roman" w:hAnsi="Times New Roman"/>
          <w:b/>
          <w:sz w:val="24"/>
          <w:szCs w:val="24"/>
        </w:rPr>
        <w:t xml:space="preserve"> and </w:t>
      </w:r>
      <w:r w:rsidR="00FF671C">
        <w:rPr>
          <w:rFonts w:ascii="Times New Roman" w:hAnsi="Times New Roman"/>
          <w:b/>
          <w:sz w:val="24"/>
          <w:szCs w:val="24"/>
        </w:rPr>
        <w:t>i</w:t>
      </w:r>
      <w:r w:rsidR="00FF671C" w:rsidRPr="00CE70C5">
        <w:rPr>
          <w:rFonts w:ascii="Times New Roman" w:hAnsi="Times New Roman"/>
          <w:b/>
          <w:sz w:val="24"/>
          <w:szCs w:val="24"/>
        </w:rPr>
        <w:t>mpact</w:t>
      </w:r>
      <w:r w:rsidR="00FF671C">
        <w:rPr>
          <w:rFonts w:ascii="Times New Roman" w:hAnsi="Times New Roman"/>
          <w:b/>
          <w:sz w:val="24"/>
          <w:szCs w:val="24"/>
        </w:rPr>
        <w:t xml:space="preserve">: </w:t>
      </w:r>
    </w:p>
    <w:p w14:paraId="581F96F8" w14:textId="3B8F6D49" w:rsidR="008E3018" w:rsidRDefault="00FF671C" w:rsidP="00A0556D">
      <w:pPr>
        <w:jc w:val="both"/>
        <w:rPr>
          <w:rFonts w:ascii="Times New Roman" w:hAnsi="Times New Roman"/>
          <w:sz w:val="24"/>
          <w:szCs w:val="24"/>
        </w:rPr>
      </w:pPr>
      <w:r>
        <w:rPr>
          <w:rFonts w:ascii="Times New Roman" w:hAnsi="Times New Roman"/>
          <w:sz w:val="24"/>
          <w:szCs w:val="24"/>
        </w:rPr>
        <w:t>Findings will reveal novel drug candidates and combinations of drugs from different drug classes that have the potential to be repurposed for COVID-19 treatment. The efficacy of these drug candidates for COVID-19 treatment can then be further validated via randomized clinical trials and multi-</w:t>
      </w:r>
      <w:proofErr w:type="spellStart"/>
      <w:r>
        <w:rPr>
          <w:rFonts w:ascii="Times New Roman" w:hAnsi="Times New Roman"/>
          <w:sz w:val="24"/>
          <w:szCs w:val="24"/>
        </w:rPr>
        <w:t>centre</w:t>
      </w:r>
      <w:proofErr w:type="spellEnd"/>
      <w:r>
        <w:rPr>
          <w:rFonts w:ascii="Times New Roman" w:hAnsi="Times New Roman"/>
          <w:sz w:val="24"/>
          <w:szCs w:val="24"/>
        </w:rPr>
        <w:t xml:space="preserve"> Big Data observational studies using electronic medical records, which can be translated to clinical practice and form the treatment armamentarium for COVID-19.  Findings can also contribute to testing of specific drugs and drug combinations directly using cell-based platforms.</w:t>
      </w:r>
    </w:p>
    <w:p w14:paraId="172A5439" w14:textId="3AB34889" w:rsidR="003442BF" w:rsidRDefault="003442BF" w:rsidP="00A0556D">
      <w:pPr>
        <w:jc w:val="both"/>
        <w:rPr>
          <w:rFonts w:ascii="Times New Roman" w:hAnsi="Times New Roman" w:cs="Times New Roman"/>
          <w:sz w:val="24"/>
          <w:szCs w:val="24"/>
        </w:rPr>
      </w:pPr>
    </w:p>
    <w:p w14:paraId="0AF27D06" w14:textId="77777777" w:rsidR="003442BF" w:rsidRDefault="003442BF" w:rsidP="00A0556D">
      <w:pPr>
        <w:jc w:val="both"/>
        <w:rPr>
          <w:rFonts w:ascii="Times New Roman" w:hAnsi="Times New Roman" w:cs="Times New Roman"/>
          <w:sz w:val="24"/>
          <w:szCs w:val="24"/>
        </w:rPr>
      </w:pPr>
    </w:p>
    <w:p w14:paraId="5D9F1346" w14:textId="77777777" w:rsidR="003442BF" w:rsidRPr="003442BF" w:rsidRDefault="003442BF" w:rsidP="00A0556D">
      <w:pPr>
        <w:jc w:val="both"/>
        <w:rPr>
          <w:rFonts w:ascii="Times New Roman" w:hAnsi="Times New Roman" w:cs="Times New Roman"/>
          <w:b/>
          <w:sz w:val="24"/>
          <w:szCs w:val="24"/>
          <w:u w:val="single"/>
        </w:rPr>
      </w:pPr>
      <w:r w:rsidRPr="003442BF">
        <w:rPr>
          <w:rFonts w:ascii="Times New Roman" w:hAnsi="Times New Roman" w:cs="Times New Roman"/>
          <w:b/>
          <w:sz w:val="24"/>
          <w:szCs w:val="24"/>
          <w:u w:val="single"/>
        </w:rPr>
        <w:t>Pilot data</w:t>
      </w:r>
    </w:p>
    <w:p w14:paraId="12B6C2B6" w14:textId="77777777" w:rsidR="00D82058" w:rsidRDefault="00C332BE" w:rsidP="00A0556D">
      <w:pPr>
        <w:jc w:val="both"/>
        <w:rPr>
          <w:rFonts w:ascii="Times New Roman" w:hAnsi="Times New Roman" w:cs="Times New Roman"/>
          <w:sz w:val="24"/>
          <w:szCs w:val="24"/>
        </w:rPr>
      </w:pPr>
      <w:r>
        <w:rPr>
          <w:rFonts w:ascii="Times New Roman" w:hAnsi="Times New Roman" w:cs="Times New Roman"/>
          <w:sz w:val="24"/>
          <w:szCs w:val="24"/>
        </w:rPr>
        <w:t xml:space="preserve">As a proof-of-concept, a small-scale knowledge graph based on data from </w:t>
      </w:r>
      <w:proofErr w:type="spellStart"/>
      <w:r>
        <w:rPr>
          <w:rFonts w:ascii="Times New Roman" w:hAnsi="Times New Roman" w:cs="Times New Roman"/>
          <w:sz w:val="24"/>
          <w:szCs w:val="24"/>
        </w:rPr>
        <w:t>OpenK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rugBank</w:t>
      </w:r>
      <w:proofErr w:type="spellEnd"/>
      <w:r>
        <w:rPr>
          <w:rFonts w:ascii="Times New Roman" w:hAnsi="Times New Roman" w:cs="Times New Roman"/>
          <w:sz w:val="24"/>
          <w:szCs w:val="24"/>
        </w:rPr>
        <w:t xml:space="preserve"> had been built. </w:t>
      </w:r>
      <w:r w:rsidR="008558AC">
        <w:rPr>
          <w:rFonts w:ascii="Times New Roman" w:hAnsi="Times New Roman" w:cs="Times New Roman"/>
          <w:sz w:val="24"/>
          <w:szCs w:val="24"/>
        </w:rPr>
        <w:t xml:space="preserve">Using motif-discovery algorithms, </w:t>
      </w:r>
      <w:r w:rsidR="007A55A0">
        <w:rPr>
          <w:rFonts w:ascii="Times New Roman" w:hAnsi="Times New Roman" w:cs="Times New Roman"/>
          <w:sz w:val="24"/>
          <w:szCs w:val="24"/>
        </w:rPr>
        <w:t xml:space="preserve">a pilot list of 22 drugs with potential effects on COVID-19 was identified. The list included a variety of drugs from different drug classes, including vasodilators, </w:t>
      </w:r>
      <w:r w:rsidR="007A55A0" w:rsidRPr="007A55A0">
        <w:rPr>
          <w:rFonts w:ascii="Times New Roman" w:hAnsi="Times New Roman" w:cs="Times New Roman"/>
          <w:sz w:val="24"/>
          <w:szCs w:val="24"/>
        </w:rPr>
        <w:t>antimicrobials, antimalarials, antivirals,</w:t>
      </w:r>
      <w:r w:rsidR="007A55A0">
        <w:rPr>
          <w:rFonts w:ascii="Times New Roman" w:hAnsi="Times New Roman" w:cs="Times New Roman"/>
          <w:sz w:val="24"/>
          <w:szCs w:val="24"/>
        </w:rPr>
        <w:t xml:space="preserve"> </w:t>
      </w:r>
      <w:r w:rsidR="007A55A0" w:rsidRPr="007A55A0">
        <w:rPr>
          <w:rFonts w:ascii="Times New Roman" w:hAnsi="Times New Roman" w:cs="Times New Roman"/>
          <w:sz w:val="24"/>
          <w:szCs w:val="24"/>
        </w:rPr>
        <w:t>immunosuppressants, coenzymes and amino acids</w:t>
      </w:r>
      <w:r w:rsidR="009F2EF2">
        <w:rPr>
          <w:rFonts w:ascii="Times New Roman" w:hAnsi="Times New Roman" w:cs="Times New Roman"/>
          <w:sz w:val="24"/>
          <w:szCs w:val="24"/>
        </w:rPr>
        <w:t>,</w:t>
      </w:r>
      <w:r w:rsidR="007A55A0">
        <w:rPr>
          <w:rFonts w:ascii="Times New Roman" w:hAnsi="Times New Roman" w:cs="Times New Roman"/>
          <w:sz w:val="24"/>
          <w:szCs w:val="24"/>
        </w:rPr>
        <w:t xml:space="preserve"> and</w:t>
      </w:r>
      <w:r w:rsidR="007A55A0" w:rsidRPr="007A55A0">
        <w:rPr>
          <w:rFonts w:ascii="Times New Roman" w:hAnsi="Times New Roman" w:cs="Times New Roman"/>
          <w:sz w:val="24"/>
          <w:szCs w:val="24"/>
        </w:rPr>
        <w:t xml:space="preserve"> trace elements</w:t>
      </w:r>
      <w:r w:rsidR="007A55A0">
        <w:rPr>
          <w:rFonts w:ascii="Times New Roman" w:hAnsi="Times New Roman" w:cs="Times New Roman"/>
          <w:sz w:val="24"/>
          <w:szCs w:val="24"/>
        </w:rPr>
        <w:t xml:space="preserve">. </w:t>
      </w:r>
      <w:r w:rsidR="009F2EF2">
        <w:rPr>
          <w:rFonts w:ascii="Times New Roman" w:hAnsi="Times New Roman" w:cs="Times New Roman"/>
          <w:sz w:val="24"/>
          <w:szCs w:val="24"/>
        </w:rPr>
        <w:t xml:space="preserve">Some of these drugs are undergoing efficacy trials while others have not been explored as COVID-19 treatment </w:t>
      </w:r>
      <w:r w:rsidR="009F2EF2">
        <w:rPr>
          <w:rFonts w:ascii="Times New Roman" w:hAnsi="Times New Roman" w:cs="Times New Roman"/>
          <w:sz w:val="24"/>
          <w:szCs w:val="24"/>
        </w:rPr>
        <w:lastRenderedPageBreak/>
        <w:t xml:space="preserve">currently. Based on these results, we are confident that the complete large-scale knowledge graph would allow us to uncover more drug candidates and safer alternatives which has not been explored currently but carry potential for COVID-19 treatment. </w:t>
      </w:r>
    </w:p>
    <w:p w14:paraId="565853FC" w14:textId="13B30D13" w:rsidR="008E3018" w:rsidRDefault="008E3018">
      <w:pPr>
        <w:rPr>
          <w:rFonts w:ascii="Times New Roman" w:hAnsi="Times New Roman" w:cs="Times New Roman"/>
          <w:sz w:val="24"/>
          <w:szCs w:val="24"/>
        </w:rPr>
      </w:pPr>
      <w:r>
        <w:rPr>
          <w:rFonts w:ascii="Times New Roman" w:hAnsi="Times New Roman" w:cs="Times New Roman"/>
          <w:sz w:val="24"/>
          <w:szCs w:val="24"/>
        </w:rPr>
        <w:br w:type="page"/>
      </w:r>
    </w:p>
    <w:p w14:paraId="18AD2C92" w14:textId="3155252A" w:rsidR="00AC6D4C" w:rsidRPr="00AC6D4C" w:rsidRDefault="00AC6D4C">
      <w:pPr>
        <w:rPr>
          <w:rFonts w:ascii="Times New Roman" w:hAnsi="Times New Roman" w:cs="Times New Roman"/>
          <w:b/>
          <w:sz w:val="24"/>
          <w:szCs w:val="24"/>
        </w:rPr>
      </w:pPr>
      <w:r w:rsidRPr="00AC6D4C">
        <w:rPr>
          <w:rFonts w:ascii="Times New Roman" w:hAnsi="Times New Roman" w:cs="Times New Roman"/>
          <w:b/>
          <w:sz w:val="24"/>
          <w:szCs w:val="24"/>
        </w:rPr>
        <w:lastRenderedPageBreak/>
        <w:t>(c) A one-page Gantt chart showing the research activities</w:t>
      </w:r>
    </w:p>
    <w:tbl>
      <w:tblPr>
        <w:tblStyle w:val="TableGrid1"/>
        <w:tblW w:w="9031" w:type="dxa"/>
        <w:tblInd w:w="-5" w:type="dxa"/>
        <w:tblLayout w:type="fixed"/>
        <w:tblCellMar>
          <w:top w:w="58" w:type="dxa"/>
          <w:left w:w="115" w:type="dxa"/>
          <w:bottom w:w="58" w:type="dxa"/>
          <w:right w:w="115" w:type="dxa"/>
        </w:tblCellMar>
        <w:tblLook w:val="04A0" w:firstRow="1" w:lastRow="0" w:firstColumn="1" w:lastColumn="0" w:noHBand="0" w:noVBand="1"/>
      </w:tblPr>
      <w:tblGrid>
        <w:gridCol w:w="5670"/>
        <w:gridCol w:w="661"/>
        <w:gridCol w:w="709"/>
        <w:gridCol w:w="641"/>
        <w:gridCol w:w="630"/>
        <w:gridCol w:w="720"/>
      </w:tblGrid>
      <w:tr w:rsidR="008957F4" w:rsidRPr="00DA7109" w14:paraId="768A7BE7" w14:textId="76619216" w:rsidTr="00C3587B">
        <w:tc>
          <w:tcPr>
            <w:tcW w:w="5670" w:type="dxa"/>
            <w:vMerge w:val="restart"/>
            <w:shd w:val="clear" w:color="auto" w:fill="E7E6E6" w:themeFill="background2"/>
            <w:vAlign w:val="center"/>
          </w:tcPr>
          <w:p w14:paraId="2158BAE4" w14:textId="77777777" w:rsidR="008957F4" w:rsidRPr="00E31F72" w:rsidRDefault="008957F4" w:rsidP="00D45EDE">
            <w:pPr>
              <w:snapToGrid w:val="0"/>
              <w:contextualSpacing/>
              <w:rPr>
                <w:rFonts w:ascii="Times New Roman" w:hAnsi="Times New Roman" w:cs="Times New Roman"/>
                <w:sz w:val="24"/>
                <w:szCs w:val="24"/>
              </w:rPr>
            </w:pPr>
            <w:r w:rsidRPr="00E31F72">
              <w:rPr>
                <w:rFonts w:ascii="Times New Roman" w:hAnsi="Times New Roman" w:cs="Times New Roman"/>
                <w:sz w:val="24"/>
                <w:szCs w:val="24"/>
              </w:rPr>
              <w:t>Activity</w:t>
            </w:r>
          </w:p>
        </w:tc>
        <w:tc>
          <w:tcPr>
            <w:tcW w:w="3361" w:type="dxa"/>
            <w:gridSpan w:val="5"/>
            <w:shd w:val="clear" w:color="auto" w:fill="E7E6E6" w:themeFill="background2"/>
          </w:tcPr>
          <w:p w14:paraId="182E5320" w14:textId="66CE4F0C" w:rsidR="008957F4" w:rsidRPr="00E31F72" w:rsidRDefault="008957F4" w:rsidP="00D45EDE">
            <w:pPr>
              <w:jc w:val="both"/>
              <w:rPr>
                <w:rFonts w:ascii="Times New Roman" w:hAnsi="Times New Roman" w:cs="Times New Roman"/>
                <w:sz w:val="24"/>
                <w:szCs w:val="24"/>
              </w:rPr>
            </w:pPr>
            <w:r w:rsidRPr="00E31F72">
              <w:rPr>
                <w:rFonts w:ascii="Times New Roman" w:hAnsi="Times New Roman" w:cs="Times New Roman"/>
                <w:sz w:val="24"/>
                <w:szCs w:val="24"/>
              </w:rPr>
              <w:t>2021</w:t>
            </w:r>
          </w:p>
        </w:tc>
      </w:tr>
      <w:tr w:rsidR="008957F4" w:rsidRPr="00DA7109" w14:paraId="11DB9459" w14:textId="77777777" w:rsidTr="00C3587B">
        <w:tc>
          <w:tcPr>
            <w:tcW w:w="5670" w:type="dxa"/>
            <w:vMerge/>
            <w:shd w:val="clear" w:color="auto" w:fill="E7E6E6" w:themeFill="background2"/>
          </w:tcPr>
          <w:p w14:paraId="39C0542A" w14:textId="77777777" w:rsidR="008957F4" w:rsidRPr="00E31F72" w:rsidRDefault="008957F4" w:rsidP="00D45EDE">
            <w:pPr>
              <w:snapToGrid w:val="0"/>
              <w:contextualSpacing/>
              <w:jc w:val="both"/>
              <w:rPr>
                <w:rFonts w:ascii="Times New Roman" w:hAnsi="Times New Roman" w:cs="Times New Roman"/>
                <w:sz w:val="24"/>
                <w:szCs w:val="24"/>
              </w:rPr>
            </w:pPr>
          </w:p>
        </w:tc>
        <w:tc>
          <w:tcPr>
            <w:tcW w:w="661" w:type="dxa"/>
            <w:shd w:val="clear" w:color="auto" w:fill="E7E6E6" w:themeFill="background2"/>
          </w:tcPr>
          <w:p w14:paraId="5C07D228" w14:textId="77777777" w:rsidR="008957F4" w:rsidRPr="00E31F72" w:rsidRDefault="008957F4" w:rsidP="00D45EDE">
            <w:pPr>
              <w:jc w:val="both"/>
              <w:rPr>
                <w:rFonts w:ascii="Times New Roman" w:hAnsi="Times New Roman" w:cs="Times New Roman"/>
                <w:sz w:val="24"/>
                <w:szCs w:val="24"/>
              </w:rPr>
            </w:pPr>
            <w:r w:rsidRPr="00E31F72">
              <w:rPr>
                <w:rFonts w:ascii="Times New Roman" w:hAnsi="Times New Roman" w:cs="Times New Roman"/>
                <w:sz w:val="24"/>
                <w:szCs w:val="24"/>
              </w:rPr>
              <w:t>Jan</w:t>
            </w:r>
          </w:p>
        </w:tc>
        <w:tc>
          <w:tcPr>
            <w:tcW w:w="709" w:type="dxa"/>
            <w:shd w:val="clear" w:color="auto" w:fill="E7E6E6" w:themeFill="background2"/>
          </w:tcPr>
          <w:p w14:paraId="331622E5" w14:textId="3111F662" w:rsidR="008957F4" w:rsidRPr="00E31F72" w:rsidRDefault="005922DD" w:rsidP="00D45EDE">
            <w:pPr>
              <w:adjustRightInd w:val="0"/>
              <w:jc w:val="both"/>
              <w:rPr>
                <w:rFonts w:ascii="Times New Roman" w:hAnsi="Times New Roman" w:cs="Times New Roman"/>
                <w:sz w:val="24"/>
                <w:szCs w:val="24"/>
              </w:rPr>
            </w:pPr>
            <w:r>
              <w:rPr>
                <w:rFonts w:ascii="Times New Roman" w:hAnsi="Times New Roman" w:cs="Times New Roman"/>
                <w:sz w:val="24"/>
                <w:szCs w:val="24"/>
              </w:rPr>
              <w:t>Mar</w:t>
            </w:r>
          </w:p>
        </w:tc>
        <w:tc>
          <w:tcPr>
            <w:tcW w:w="641" w:type="dxa"/>
            <w:shd w:val="clear" w:color="auto" w:fill="E7E6E6" w:themeFill="background2"/>
          </w:tcPr>
          <w:p w14:paraId="73458747" w14:textId="59DCDD62" w:rsidR="008957F4" w:rsidRPr="00E31F72" w:rsidDel="005B4E60" w:rsidRDefault="008957F4" w:rsidP="00D45EDE">
            <w:pPr>
              <w:jc w:val="both"/>
              <w:rPr>
                <w:rFonts w:ascii="Times New Roman" w:hAnsi="Times New Roman" w:cs="Times New Roman"/>
                <w:sz w:val="24"/>
                <w:szCs w:val="24"/>
              </w:rPr>
            </w:pPr>
            <w:r>
              <w:rPr>
                <w:rFonts w:ascii="Times New Roman" w:hAnsi="Times New Roman" w:cs="Times New Roman"/>
                <w:sz w:val="24"/>
                <w:szCs w:val="24"/>
              </w:rPr>
              <w:t>Ju</w:t>
            </w:r>
            <w:r w:rsidR="005922DD">
              <w:rPr>
                <w:rFonts w:ascii="Times New Roman" w:hAnsi="Times New Roman" w:cs="Times New Roman"/>
                <w:sz w:val="24"/>
                <w:szCs w:val="24"/>
              </w:rPr>
              <w:t>n</w:t>
            </w:r>
          </w:p>
        </w:tc>
        <w:tc>
          <w:tcPr>
            <w:tcW w:w="630" w:type="dxa"/>
            <w:shd w:val="clear" w:color="auto" w:fill="E7E6E6" w:themeFill="background2"/>
          </w:tcPr>
          <w:p w14:paraId="4D6391B3" w14:textId="5674A634" w:rsidR="008957F4" w:rsidRPr="00E31F72" w:rsidRDefault="005922DD" w:rsidP="00D45EDE">
            <w:pPr>
              <w:jc w:val="both"/>
              <w:rPr>
                <w:rFonts w:ascii="Times New Roman" w:hAnsi="Times New Roman" w:cs="Times New Roman"/>
                <w:sz w:val="24"/>
                <w:szCs w:val="24"/>
              </w:rPr>
            </w:pPr>
            <w:r>
              <w:rPr>
                <w:rFonts w:ascii="Times New Roman" w:hAnsi="Times New Roman" w:cs="Times New Roman"/>
                <w:sz w:val="24"/>
                <w:szCs w:val="24"/>
              </w:rPr>
              <w:t>Sep</w:t>
            </w:r>
          </w:p>
        </w:tc>
        <w:tc>
          <w:tcPr>
            <w:tcW w:w="720" w:type="dxa"/>
            <w:shd w:val="clear" w:color="auto" w:fill="E7E6E6" w:themeFill="background2"/>
          </w:tcPr>
          <w:p w14:paraId="27E5EE5C" w14:textId="0FA63F8A" w:rsidR="008957F4" w:rsidRDefault="008957F4" w:rsidP="00D45EDE">
            <w:pPr>
              <w:jc w:val="both"/>
              <w:rPr>
                <w:rFonts w:ascii="Times New Roman" w:hAnsi="Times New Roman" w:cs="Times New Roman"/>
                <w:sz w:val="24"/>
                <w:szCs w:val="24"/>
              </w:rPr>
            </w:pPr>
            <w:r>
              <w:rPr>
                <w:rFonts w:ascii="Times New Roman" w:hAnsi="Times New Roman" w:cs="Times New Roman"/>
                <w:sz w:val="24"/>
                <w:szCs w:val="24"/>
              </w:rPr>
              <w:t>Dec</w:t>
            </w:r>
          </w:p>
        </w:tc>
      </w:tr>
      <w:tr w:rsidR="008957F4" w:rsidRPr="00DA7109" w14:paraId="681534E2" w14:textId="77777777" w:rsidTr="002A7121">
        <w:tc>
          <w:tcPr>
            <w:tcW w:w="5670" w:type="dxa"/>
          </w:tcPr>
          <w:p w14:paraId="2FD6DE71" w14:textId="598D910C" w:rsidR="008957F4" w:rsidRPr="00E31F72" w:rsidRDefault="005922DD" w:rsidP="00D45EDE">
            <w:pPr>
              <w:snapToGrid w:val="0"/>
              <w:contextualSpacing/>
              <w:rPr>
                <w:rFonts w:ascii="Times New Roman" w:hAnsi="Times New Roman" w:cs="Times New Roman"/>
                <w:sz w:val="24"/>
                <w:szCs w:val="24"/>
              </w:rPr>
            </w:pPr>
            <w:r>
              <w:rPr>
                <w:rFonts w:ascii="Times New Roman" w:hAnsi="Times New Roman" w:cs="Times New Roman"/>
                <w:sz w:val="24"/>
                <w:szCs w:val="24"/>
              </w:rPr>
              <w:t>Data collection</w:t>
            </w:r>
          </w:p>
        </w:tc>
        <w:tc>
          <w:tcPr>
            <w:tcW w:w="661" w:type="dxa"/>
            <w:shd w:val="clear" w:color="auto" w:fill="A5A5A5" w:themeFill="accent3"/>
          </w:tcPr>
          <w:p w14:paraId="47F385A8" w14:textId="77777777" w:rsidR="008957F4" w:rsidRPr="00E31F72" w:rsidRDefault="008957F4" w:rsidP="00D45EDE">
            <w:pPr>
              <w:jc w:val="both"/>
              <w:rPr>
                <w:rFonts w:ascii="Times New Roman" w:hAnsi="Times New Roman" w:cs="Times New Roman"/>
                <w:sz w:val="24"/>
                <w:szCs w:val="24"/>
              </w:rPr>
            </w:pPr>
          </w:p>
        </w:tc>
        <w:tc>
          <w:tcPr>
            <w:tcW w:w="709" w:type="dxa"/>
            <w:shd w:val="clear" w:color="auto" w:fill="auto"/>
          </w:tcPr>
          <w:p w14:paraId="645B619C" w14:textId="77777777" w:rsidR="008957F4" w:rsidRPr="00E31F72" w:rsidRDefault="008957F4" w:rsidP="00D45EDE">
            <w:pPr>
              <w:jc w:val="both"/>
              <w:rPr>
                <w:rFonts w:ascii="Times New Roman" w:hAnsi="Times New Roman" w:cs="Times New Roman"/>
                <w:sz w:val="24"/>
                <w:szCs w:val="24"/>
              </w:rPr>
            </w:pPr>
          </w:p>
        </w:tc>
        <w:tc>
          <w:tcPr>
            <w:tcW w:w="641" w:type="dxa"/>
            <w:shd w:val="clear" w:color="auto" w:fill="auto"/>
          </w:tcPr>
          <w:p w14:paraId="20BC86E0" w14:textId="77777777" w:rsidR="008957F4" w:rsidRPr="00E31F72" w:rsidRDefault="008957F4" w:rsidP="00D45EDE">
            <w:pPr>
              <w:jc w:val="both"/>
              <w:rPr>
                <w:rFonts w:ascii="Times New Roman" w:hAnsi="Times New Roman" w:cs="Times New Roman"/>
                <w:sz w:val="24"/>
                <w:szCs w:val="24"/>
              </w:rPr>
            </w:pPr>
          </w:p>
        </w:tc>
        <w:tc>
          <w:tcPr>
            <w:tcW w:w="630" w:type="dxa"/>
            <w:shd w:val="clear" w:color="auto" w:fill="auto"/>
          </w:tcPr>
          <w:p w14:paraId="7B8EF3BF" w14:textId="77777777" w:rsidR="008957F4" w:rsidRPr="00E31F72" w:rsidRDefault="008957F4" w:rsidP="00D45EDE">
            <w:pPr>
              <w:jc w:val="both"/>
              <w:rPr>
                <w:rFonts w:ascii="Times New Roman" w:hAnsi="Times New Roman" w:cs="Times New Roman"/>
                <w:sz w:val="24"/>
                <w:szCs w:val="24"/>
              </w:rPr>
            </w:pPr>
          </w:p>
        </w:tc>
        <w:tc>
          <w:tcPr>
            <w:tcW w:w="720" w:type="dxa"/>
            <w:shd w:val="clear" w:color="auto" w:fill="auto"/>
          </w:tcPr>
          <w:p w14:paraId="08ECEDCC" w14:textId="77777777" w:rsidR="008957F4" w:rsidRPr="00E31F72" w:rsidRDefault="008957F4" w:rsidP="00D45EDE">
            <w:pPr>
              <w:jc w:val="both"/>
              <w:rPr>
                <w:rFonts w:ascii="Times New Roman" w:hAnsi="Times New Roman" w:cs="Times New Roman"/>
                <w:sz w:val="24"/>
                <w:szCs w:val="24"/>
              </w:rPr>
            </w:pPr>
          </w:p>
        </w:tc>
      </w:tr>
      <w:tr w:rsidR="008957F4" w:rsidRPr="00DA7109" w14:paraId="0ABE038B" w14:textId="77777777" w:rsidTr="002A7121">
        <w:tc>
          <w:tcPr>
            <w:tcW w:w="5670" w:type="dxa"/>
          </w:tcPr>
          <w:p w14:paraId="109AB292" w14:textId="4B82194B" w:rsidR="008957F4" w:rsidRPr="00E31F72" w:rsidRDefault="005922DD" w:rsidP="00D45EDE">
            <w:pPr>
              <w:snapToGrid w:val="0"/>
              <w:contextualSpacing/>
              <w:rPr>
                <w:rFonts w:ascii="Times New Roman" w:hAnsi="Times New Roman" w:cs="Times New Roman"/>
                <w:sz w:val="24"/>
                <w:szCs w:val="24"/>
              </w:rPr>
            </w:pPr>
            <w:r>
              <w:rPr>
                <w:rFonts w:ascii="Times New Roman" w:hAnsi="Times New Roman" w:cs="Times New Roman"/>
                <w:sz w:val="24"/>
                <w:szCs w:val="24"/>
              </w:rPr>
              <w:t xml:space="preserve">Data processing </w:t>
            </w:r>
            <w:r w:rsidR="00EF36DC">
              <w:rPr>
                <w:rFonts w:ascii="Times New Roman" w:hAnsi="Times New Roman" w:cs="Times New Roman"/>
                <w:sz w:val="24"/>
                <w:szCs w:val="24"/>
              </w:rPr>
              <w:t>to build</w:t>
            </w:r>
            <w:r>
              <w:rPr>
                <w:rFonts w:ascii="Times New Roman" w:hAnsi="Times New Roman" w:cs="Times New Roman"/>
                <w:sz w:val="24"/>
                <w:szCs w:val="24"/>
              </w:rPr>
              <w:t xml:space="preserve"> COVID-19 knowledge graph</w:t>
            </w:r>
          </w:p>
        </w:tc>
        <w:tc>
          <w:tcPr>
            <w:tcW w:w="661" w:type="dxa"/>
            <w:shd w:val="clear" w:color="auto" w:fill="A5A5A5" w:themeFill="accent3"/>
          </w:tcPr>
          <w:p w14:paraId="2AB02C8B" w14:textId="77777777" w:rsidR="008957F4" w:rsidRPr="00E31F72" w:rsidRDefault="008957F4" w:rsidP="00D45EDE">
            <w:pPr>
              <w:jc w:val="both"/>
              <w:rPr>
                <w:rFonts w:ascii="Times New Roman" w:hAnsi="Times New Roman" w:cs="Times New Roman"/>
                <w:sz w:val="24"/>
                <w:szCs w:val="24"/>
              </w:rPr>
            </w:pPr>
          </w:p>
        </w:tc>
        <w:tc>
          <w:tcPr>
            <w:tcW w:w="709" w:type="dxa"/>
            <w:shd w:val="clear" w:color="auto" w:fill="A5A5A5" w:themeFill="accent3"/>
          </w:tcPr>
          <w:p w14:paraId="43A9A6E3" w14:textId="77777777" w:rsidR="008957F4" w:rsidRPr="00E31F72" w:rsidRDefault="008957F4" w:rsidP="00D45EDE">
            <w:pPr>
              <w:jc w:val="both"/>
              <w:rPr>
                <w:rFonts w:ascii="Times New Roman" w:hAnsi="Times New Roman" w:cs="Times New Roman"/>
                <w:sz w:val="24"/>
                <w:szCs w:val="24"/>
              </w:rPr>
            </w:pPr>
          </w:p>
        </w:tc>
        <w:tc>
          <w:tcPr>
            <w:tcW w:w="641" w:type="dxa"/>
            <w:shd w:val="clear" w:color="auto" w:fill="A5A5A5" w:themeFill="accent3"/>
          </w:tcPr>
          <w:p w14:paraId="5E743CDD" w14:textId="77777777" w:rsidR="008957F4" w:rsidRPr="00E31F72" w:rsidRDefault="008957F4" w:rsidP="00D45EDE">
            <w:pPr>
              <w:jc w:val="both"/>
              <w:rPr>
                <w:rFonts w:ascii="Times New Roman" w:hAnsi="Times New Roman" w:cs="Times New Roman"/>
                <w:sz w:val="24"/>
                <w:szCs w:val="24"/>
              </w:rPr>
            </w:pPr>
          </w:p>
        </w:tc>
        <w:tc>
          <w:tcPr>
            <w:tcW w:w="630" w:type="dxa"/>
            <w:shd w:val="clear" w:color="auto" w:fill="auto"/>
          </w:tcPr>
          <w:p w14:paraId="2C4FC16E" w14:textId="77777777" w:rsidR="008957F4" w:rsidRPr="00E31F72" w:rsidRDefault="008957F4" w:rsidP="00D45EDE">
            <w:pPr>
              <w:jc w:val="both"/>
              <w:rPr>
                <w:rFonts w:ascii="Times New Roman" w:hAnsi="Times New Roman" w:cs="Times New Roman"/>
                <w:sz w:val="24"/>
                <w:szCs w:val="24"/>
              </w:rPr>
            </w:pPr>
          </w:p>
        </w:tc>
        <w:tc>
          <w:tcPr>
            <w:tcW w:w="720" w:type="dxa"/>
            <w:shd w:val="clear" w:color="auto" w:fill="auto"/>
          </w:tcPr>
          <w:p w14:paraId="28D5D29C" w14:textId="77777777" w:rsidR="008957F4" w:rsidRPr="00E31F72" w:rsidRDefault="008957F4" w:rsidP="00D45EDE">
            <w:pPr>
              <w:jc w:val="both"/>
              <w:rPr>
                <w:rFonts w:ascii="Times New Roman" w:hAnsi="Times New Roman" w:cs="Times New Roman"/>
                <w:sz w:val="24"/>
                <w:szCs w:val="24"/>
              </w:rPr>
            </w:pPr>
          </w:p>
        </w:tc>
      </w:tr>
      <w:tr w:rsidR="008957F4" w:rsidRPr="00DA7109" w14:paraId="6C3154E2" w14:textId="77777777" w:rsidTr="002A7121">
        <w:tc>
          <w:tcPr>
            <w:tcW w:w="5670" w:type="dxa"/>
            <w:shd w:val="clear" w:color="auto" w:fill="E7E6E6" w:themeFill="background2"/>
          </w:tcPr>
          <w:p w14:paraId="48CB05F4" w14:textId="04323603" w:rsidR="00B200B3" w:rsidRPr="00B200B3" w:rsidRDefault="00B200B3" w:rsidP="00D45EDE">
            <w:pPr>
              <w:snapToGrid w:val="0"/>
              <w:contextualSpacing/>
              <w:rPr>
                <w:rFonts w:ascii="Times New Roman" w:hAnsi="Times New Roman" w:cs="Times New Roman"/>
                <w:i/>
                <w:sz w:val="24"/>
                <w:szCs w:val="24"/>
                <w:u w:val="single"/>
              </w:rPr>
            </w:pPr>
            <w:r w:rsidRPr="00B200B3">
              <w:rPr>
                <w:rFonts w:ascii="Times New Roman" w:hAnsi="Times New Roman" w:cs="Times New Roman"/>
                <w:i/>
                <w:sz w:val="24"/>
                <w:szCs w:val="24"/>
                <w:u w:val="single"/>
              </w:rPr>
              <w:t>Milestone 1: 6 months from project commencement</w:t>
            </w:r>
          </w:p>
          <w:p w14:paraId="369A9E00" w14:textId="08DF8754" w:rsidR="008957F4" w:rsidRPr="00E31F72" w:rsidRDefault="005922DD" w:rsidP="00D45EDE">
            <w:pPr>
              <w:snapToGrid w:val="0"/>
              <w:contextualSpacing/>
              <w:rPr>
                <w:rFonts w:ascii="Times New Roman" w:hAnsi="Times New Roman" w:cs="Times New Roman"/>
                <w:sz w:val="24"/>
                <w:szCs w:val="24"/>
              </w:rPr>
            </w:pPr>
            <w:r w:rsidRPr="002A7121">
              <w:rPr>
                <w:rFonts w:ascii="Times New Roman" w:hAnsi="Times New Roman" w:cs="Times New Roman"/>
                <w:szCs w:val="24"/>
              </w:rPr>
              <w:t xml:space="preserve">Completion of </w:t>
            </w:r>
            <w:r w:rsidR="00EA3D28">
              <w:rPr>
                <w:rFonts w:ascii="Times New Roman" w:hAnsi="Times New Roman" w:cs="Times New Roman"/>
                <w:szCs w:val="24"/>
              </w:rPr>
              <w:t xml:space="preserve">open </w:t>
            </w:r>
            <w:r w:rsidRPr="002A7121">
              <w:rPr>
                <w:rFonts w:ascii="Times New Roman" w:hAnsi="Times New Roman" w:cs="Times New Roman"/>
                <w:szCs w:val="24"/>
              </w:rPr>
              <w:t>COVID-19 knowledge graph</w:t>
            </w:r>
          </w:p>
        </w:tc>
        <w:tc>
          <w:tcPr>
            <w:tcW w:w="661" w:type="dxa"/>
            <w:shd w:val="clear" w:color="auto" w:fill="auto"/>
          </w:tcPr>
          <w:p w14:paraId="3BBFCBD4" w14:textId="77777777" w:rsidR="008957F4" w:rsidRPr="00E31F72" w:rsidRDefault="008957F4" w:rsidP="00D45EDE">
            <w:pPr>
              <w:jc w:val="both"/>
              <w:rPr>
                <w:rFonts w:ascii="Times New Roman" w:hAnsi="Times New Roman" w:cs="Times New Roman"/>
                <w:sz w:val="24"/>
                <w:szCs w:val="24"/>
              </w:rPr>
            </w:pPr>
          </w:p>
        </w:tc>
        <w:tc>
          <w:tcPr>
            <w:tcW w:w="709" w:type="dxa"/>
            <w:shd w:val="clear" w:color="auto" w:fill="auto"/>
          </w:tcPr>
          <w:p w14:paraId="47FB5730" w14:textId="77777777" w:rsidR="008957F4" w:rsidRPr="00E31F72" w:rsidRDefault="008957F4" w:rsidP="00D45EDE">
            <w:pPr>
              <w:jc w:val="both"/>
              <w:rPr>
                <w:rFonts w:ascii="Times New Roman" w:hAnsi="Times New Roman" w:cs="Times New Roman"/>
                <w:sz w:val="24"/>
                <w:szCs w:val="24"/>
              </w:rPr>
            </w:pPr>
          </w:p>
        </w:tc>
        <w:tc>
          <w:tcPr>
            <w:tcW w:w="641" w:type="dxa"/>
            <w:shd w:val="clear" w:color="auto" w:fill="A5A5A5" w:themeFill="accent3"/>
          </w:tcPr>
          <w:p w14:paraId="104C97BE" w14:textId="77777777" w:rsidR="008957F4" w:rsidRPr="00E31F72" w:rsidRDefault="008957F4" w:rsidP="00D45EDE">
            <w:pPr>
              <w:jc w:val="both"/>
              <w:rPr>
                <w:rFonts w:ascii="Times New Roman" w:hAnsi="Times New Roman" w:cs="Times New Roman"/>
                <w:sz w:val="24"/>
                <w:szCs w:val="24"/>
              </w:rPr>
            </w:pPr>
          </w:p>
        </w:tc>
        <w:tc>
          <w:tcPr>
            <w:tcW w:w="630" w:type="dxa"/>
            <w:shd w:val="clear" w:color="auto" w:fill="auto"/>
          </w:tcPr>
          <w:p w14:paraId="65661C8D" w14:textId="77777777" w:rsidR="008957F4" w:rsidRPr="00E31F72" w:rsidRDefault="008957F4" w:rsidP="00D45EDE">
            <w:pPr>
              <w:jc w:val="both"/>
              <w:rPr>
                <w:rFonts w:ascii="Times New Roman" w:hAnsi="Times New Roman" w:cs="Times New Roman"/>
                <w:sz w:val="24"/>
                <w:szCs w:val="24"/>
              </w:rPr>
            </w:pPr>
          </w:p>
        </w:tc>
        <w:tc>
          <w:tcPr>
            <w:tcW w:w="720" w:type="dxa"/>
            <w:shd w:val="clear" w:color="auto" w:fill="auto"/>
          </w:tcPr>
          <w:p w14:paraId="7089B601" w14:textId="77777777" w:rsidR="008957F4" w:rsidRPr="00E31F72" w:rsidRDefault="008957F4" w:rsidP="00D45EDE">
            <w:pPr>
              <w:jc w:val="both"/>
              <w:rPr>
                <w:rFonts w:ascii="Times New Roman" w:hAnsi="Times New Roman" w:cs="Times New Roman"/>
                <w:sz w:val="24"/>
                <w:szCs w:val="24"/>
              </w:rPr>
            </w:pPr>
          </w:p>
        </w:tc>
      </w:tr>
      <w:tr w:rsidR="008957F4" w:rsidRPr="00DA7109" w14:paraId="6F99583D" w14:textId="77777777" w:rsidTr="002A7121">
        <w:tc>
          <w:tcPr>
            <w:tcW w:w="5670" w:type="dxa"/>
          </w:tcPr>
          <w:p w14:paraId="3B925737" w14:textId="6CA9B3AD" w:rsidR="008957F4" w:rsidRPr="00E31F72" w:rsidRDefault="005922DD" w:rsidP="00D45EDE">
            <w:pPr>
              <w:snapToGrid w:val="0"/>
              <w:contextualSpacing/>
              <w:rPr>
                <w:rFonts w:ascii="Times New Roman" w:hAnsi="Times New Roman" w:cs="Times New Roman"/>
                <w:sz w:val="24"/>
                <w:szCs w:val="24"/>
              </w:rPr>
            </w:pPr>
            <w:r>
              <w:rPr>
                <w:rFonts w:ascii="Times New Roman" w:hAnsi="Times New Roman" w:cs="Times New Roman"/>
                <w:sz w:val="24"/>
                <w:szCs w:val="24"/>
              </w:rPr>
              <w:t>Extraction of a list of potential drug candidates for COVID-19 treatment from knowledge graph</w:t>
            </w:r>
          </w:p>
        </w:tc>
        <w:tc>
          <w:tcPr>
            <w:tcW w:w="661" w:type="dxa"/>
            <w:shd w:val="clear" w:color="auto" w:fill="auto"/>
          </w:tcPr>
          <w:p w14:paraId="11482328" w14:textId="77777777" w:rsidR="008957F4" w:rsidRPr="00E31F72" w:rsidRDefault="008957F4" w:rsidP="00D45EDE">
            <w:pPr>
              <w:jc w:val="both"/>
              <w:rPr>
                <w:rFonts w:ascii="Times New Roman" w:hAnsi="Times New Roman" w:cs="Times New Roman"/>
                <w:sz w:val="24"/>
                <w:szCs w:val="24"/>
              </w:rPr>
            </w:pPr>
          </w:p>
        </w:tc>
        <w:tc>
          <w:tcPr>
            <w:tcW w:w="709" w:type="dxa"/>
            <w:shd w:val="clear" w:color="auto" w:fill="auto"/>
          </w:tcPr>
          <w:p w14:paraId="17797FB7" w14:textId="77777777" w:rsidR="008957F4" w:rsidRPr="00E31F72" w:rsidRDefault="008957F4" w:rsidP="00D45EDE">
            <w:pPr>
              <w:jc w:val="both"/>
              <w:rPr>
                <w:rFonts w:ascii="Times New Roman" w:hAnsi="Times New Roman" w:cs="Times New Roman"/>
                <w:sz w:val="24"/>
                <w:szCs w:val="24"/>
              </w:rPr>
            </w:pPr>
          </w:p>
        </w:tc>
        <w:tc>
          <w:tcPr>
            <w:tcW w:w="641" w:type="dxa"/>
            <w:shd w:val="clear" w:color="auto" w:fill="A5A5A5" w:themeFill="accent3"/>
          </w:tcPr>
          <w:p w14:paraId="2B253C37" w14:textId="77777777" w:rsidR="008957F4" w:rsidRPr="00E31F72" w:rsidRDefault="008957F4" w:rsidP="00D45EDE">
            <w:pPr>
              <w:jc w:val="both"/>
              <w:rPr>
                <w:rFonts w:ascii="Times New Roman" w:hAnsi="Times New Roman" w:cs="Times New Roman"/>
                <w:sz w:val="24"/>
                <w:szCs w:val="24"/>
              </w:rPr>
            </w:pPr>
          </w:p>
        </w:tc>
        <w:tc>
          <w:tcPr>
            <w:tcW w:w="630" w:type="dxa"/>
            <w:shd w:val="clear" w:color="auto" w:fill="A5A5A5" w:themeFill="accent3"/>
          </w:tcPr>
          <w:p w14:paraId="4E83CE51" w14:textId="77777777" w:rsidR="008957F4" w:rsidRPr="00E31F72" w:rsidRDefault="008957F4" w:rsidP="00D45EDE">
            <w:pPr>
              <w:jc w:val="both"/>
              <w:rPr>
                <w:rFonts w:ascii="Times New Roman" w:hAnsi="Times New Roman" w:cs="Times New Roman"/>
                <w:sz w:val="24"/>
                <w:szCs w:val="24"/>
              </w:rPr>
            </w:pPr>
          </w:p>
        </w:tc>
        <w:tc>
          <w:tcPr>
            <w:tcW w:w="720" w:type="dxa"/>
            <w:shd w:val="clear" w:color="auto" w:fill="auto"/>
          </w:tcPr>
          <w:p w14:paraId="2FA4731F" w14:textId="77777777" w:rsidR="008957F4" w:rsidRPr="00E31F72" w:rsidRDefault="008957F4" w:rsidP="00D45EDE">
            <w:pPr>
              <w:jc w:val="both"/>
              <w:rPr>
                <w:rFonts w:ascii="Times New Roman" w:hAnsi="Times New Roman" w:cs="Times New Roman"/>
                <w:sz w:val="24"/>
                <w:szCs w:val="24"/>
              </w:rPr>
            </w:pPr>
          </w:p>
        </w:tc>
      </w:tr>
      <w:tr w:rsidR="008957F4" w:rsidRPr="00DA7109" w14:paraId="46D873CB" w14:textId="77777777" w:rsidTr="002A7121">
        <w:tc>
          <w:tcPr>
            <w:tcW w:w="5670" w:type="dxa"/>
          </w:tcPr>
          <w:p w14:paraId="68DB1445" w14:textId="4A6D447C" w:rsidR="008957F4" w:rsidRPr="00E31F72" w:rsidRDefault="005922DD" w:rsidP="00D45EDE">
            <w:pPr>
              <w:snapToGrid w:val="0"/>
              <w:contextualSpacing/>
              <w:rPr>
                <w:rFonts w:ascii="Times New Roman" w:hAnsi="Times New Roman" w:cs="Times New Roman"/>
                <w:sz w:val="24"/>
                <w:szCs w:val="24"/>
              </w:rPr>
            </w:pPr>
            <w:r>
              <w:rPr>
                <w:rFonts w:ascii="Times New Roman" w:hAnsi="Times New Roman" w:cs="Times New Roman"/>
                <w:sz w:val="24"/>
                <w:szCs w:val="24"/>
              </w:rPr>
              <w:t>Literature review of biological mechanisms, adverse effects and drug interactions of the drug candidates</w:t>
            </w:r>
          </w:p>
        </w:tc>
        <w:tc>
          <w:tcPr>
            <w:tcW w:w="661" w:type="dxa"/>
            <w:shd w:val="clear" w:color="auto" w:fill="auto"/>
          </w:tcPr>
          <w:p w14:paraId="57590568" w14:textId="77777777" w:rsidR="008957F4" w:rsidRPr="00E31F72" w:rsidRDefault="008957F4" w:rsidP="00D45EDE">
            <w:pPr>
              <w:jc w:val="both"/>
              <w:rPr>
                <w:rFonts w:ascii="Times New Roman" w:hAnsi="Times New Roman" w:cs="Times New Roman"/>
                <w:sz w:val="24"/>
                <w:szCs w:val="24"/>
              </w:rPr>
            </w:pPr>
          </w:p>
        </w:tc>
        <w:tc>
          <w:tcPr>
            <w:tcW w:w="709" w:type="dxa"/>
            <w:shd w:val="clear" w:color="auto" w:fill="auto"/>
          </w:tcPr>
          <w:p w14:paraId="0D3155FA" w14:textId="77777777" w:rsidR="008957F4" w:rsidRPr="00E31F72" w:rsidRDefault="008957F4" w:rsidP="00D45EDE">
            <w:pPr>
              <w:jc w:val="both"/>
              <w:rPr>
                <w:rFonts w:ascii="Times New Roman" w:hAnsi="Times New Roman" w:cs="Times New Roman"/>
                <w:sz w:val="24"/>
                <w:szCs w:val="24"/>
              </w:rPr>
            </w:pPr>
          </w:p>
        </w:tc>
        <w:tc>
          <w:tcPr>
            <w:tcW w:w="641" w:type="dxa"/>
            <w:shd w:val="clear" w:color="auto" w:fill="A5A5A5" w:themeFill="accent3"/>
          </w:tcPr>
          <w:p w14:paraId="38BC2094" w14:textId="77777777" w:rsidR="008957F4" w:rsidRPr="00E31F72" w:rsidRDefault="008957F4" w:rsidP="00D45EDE">
            <w:pPr>
              <w:jc w:val="both"/>
              <w:rPr>
                <w:rFonts w:ascii="Times New Roman" w:hAnsi="Times New Roman" w:cs="Times New Roman"/>
                <w:sz w:val="24"/>
                <w:szCs w:val="24"/>
              </w:rPr>
            </w:pPr>
          </w:p>
        </w:tc>
        <w:tc>
          <w:tcPr>
            <w:tcW w:w="630" w:type="dxa"/>
            <w:shd w:val="clear" w:color="auto" w:fill="A5A5A5" w:themeFill="accent3"/>
          </w:tcPr>
          <w:p w14:paraId="243A8F8E" w14:textId="77777777" w:rsidR="008957F4" w:rsidRPr="00E31F72" w:rsidRDefault="008957F4" w:rsidP="00D45EDE">
            <w:pPr>
              <w:jc w:val="both"/>
              <w:rPr>
                <w:rFonts w:ascii="Times New Roman" w:hAnsi="Times New Roman" w:cs="Times New Roman"/>
                <w:sz w:val="24"/>
                <w:szCs w:val="24"/>
              </w:rPr>
            </w:pPr>
          </w:p>
        </w:tc>
        <w:tc>
          <w:tcPr>
            <w:tcW w:w="720" w:type="dxa"/>
            <w:shd w:val="clear" w:color="auto" w:fill="A5A5A5" w:themeFill="accent3"/>
          </w:tcPr>
          <w:p w14:paraId="232954B6" w14:textId="77777777" w:rsidR="008957F4" w:rsidRPr="00E31F72" w:rsidRDefault="008957F4" w:rsidP="00D45EDE">
            <w:pPr>
              <w:jc w:val="both"/>
              <w:rPr>
                <w:rFonts w:ascii="Times New Roman" w:hAnsi="Times New Roman" w:cs="Times New Roman"/>
                <w:sz w:val="24"/>
                <w:szCs w:val="24"/>
              </w:rPr>
            </w:pPr>
          </w:p>
        </w:tc>
      </w:tr>
      <w:tr w:rsidR="008957F4" w:rsidRPr="00DA7109" w14:paraId="4D8260D4" w14:textId="77777777" w:rsidTr="002A7121">
        <w:tc>
          <w:tcPr>
            <w:tcW w:w="5670" w:type="dxa"/>
            <w:shd w:val="clear" w:color="auto" w:fill="E7E6E6" w:themeFill="background2"/>
          </w:tcPr>
          <w:p w14:paraId="717CA101" w14:textId="3EE4F4B9" w:rsidR="00B200B3" w:rsidRPr="00B200B3" w:rsidRDefault="00B200B3" w:rsidP="00D45EDE">
            <w:pPr>
              <w:snapToGrid w:val="0"/>
              <w:contextualSpacing/>
              <w:rPr>
                <w:rFonts w:ascii="Times New Roman" w:hAnsi="Times New Roman" w:cs="Times New Roman"/>
                <w:i/>
                <w:sz w:val="24"/>
                <w:szCs w:val="24"/>
                <w:u w:val="single"/>
              </w:rPr>
            </w:pPr>
            <w:r w:rsidRPr="00B200B3">
              <w:rPr>
                <w:rFonts w:ascii="Times New Roman" w:hAnsi="Times New Roman" w:cs="Times New Roman"/>
                <w:i/>
                <w:sz w:val="24"/>
                <w:szCs w:val="24"/>
                <w:u w:val="single"/>
              </w:rPr>
              <w:t>Milestone 2: 12 months from project commencement</w:t>
            </w:r>
          </w:p>
          <w:p w14:paraId="78DF0E88" w14:textId="7014F280" w:rsidR="008957F4" w:rsidRPr="00E31F72" w:rsidRDefault="005922DD" w:rsidP="00D45EDE">
            <w:pPr>
              <w:snapToGrid w:val="0"/>
              <w:contextualSpacing/>
              <w:rPr>
                <w:rFonts w:ascii="Times New Roman" w:hAnsi="Times New Roman" w:cs="Times New Roman"/>
                <w:sz w:val="24"/>
                <w:szCs w:val="24"/>
              </w:rPr>
            </w:pPr>
            <w:r w:rsidRPr="002A7121">
              <w:rPr>
                <w:rFonts w:ascii="Times New Roman" w:hAnsi="Times New Roman" w:cs="Times New Roman"/>
                <w:szCs w:val="24"/>
              </w:rPr>
              <w:t xml:space="preserve">Publication of results </w:t>
            </w:r>
            <w:r w:rsidR="00B200B3" w:rsidRPr="002A7121">
              <w:rPr>
                <w:rFonts w:ascii="Times New Roman" w:hAnsi="Times New Roman" w:cs="Times New Roman"/>
                <w:szCs w:val="24"/>
              </w:rPr>
              <w:t xml:space="preserve">(list of repurposable drugs for COVID-19 treatment) </w:t>
            </w:r>
            <w:r w:rsidRPr="002A7121">
              <w:rPr>
                <w:rFonts w:ascii="Times New Roman" w:hAnsi="Times New Roman" w:cs="Times New Roman"/>
                <w:szCs w:val="24"/>
              </w:rPr>
              <w:t>and submission of final report</w:t>
            </w:r>
          </w:p>
        </w:tc>
        <w:tc>
          <w:tcPr>
            <w:tcW w:w="661" w:type="dxa"/>
            <w:shd w:val="clear" w:color="auto" w:fill="auto"/>
          </w:tcPr>
          <w:p w14:paraId="31BFCFCE" w14:textId="77777777" w:rsidR="008957F4" w:rsidRPr="00E31F72" w:rsidRDefault="008957F4" w:rsidP="00D45EDE">
            <w:pPr>
              <w:jc w:val="both"/>
              <w:rPr>
                <w:rFonts w:ascii="Times New Roman" w:hAnsi="Times New Roman" w:cs="Times New Roman"/>
                <w:sz w:val="24"/>
                <w:szCs w:val="24"/>
              </w:rPr>
            </w:pPr>
          </w:p>
        </w:tc>
        <w:tc>
          <w:tcPr>
            <w:tcW w:w="709" w:type="dxa"/>
            <w:shd w:val="clear" w:color="auto" w:fill="auto"/>
          </w:tcPr>
          <w:p w14:paraId="2693CEE8" w14:textId="77777777" w:rsidR="008957F4" w:rsidRPr="00E31F72" w:rsidRDefault="008957F4" w:rsidP="00D45EDE">
            <w:pPr>
              <w:jc w:val="both"/>
              <w:rPr>
                <w:rFonts w:ascii="Times New Roman" w:hAnsi="Times New Roman" w:cs="Times New Roman"/>
                <w:sz w:val="24"/>
                <w:szCs w:val="24"/>
              </w:rPr>
            </w:pPr>
          </w:p>
        </w:tc>
        <w:tc>
          <w:tcPr>
            <w:tcW w:w="641" w:type="dxa"/>
            <w:shd w:val="clear" w:color="auto" w:fill="auto"/>
          </w:tcPr>
          <w:p w14:paraId="0F754F2F" w14:textId="77777777" w:rsidR="008957F4" w:rsidRPr="00E31F72" w:rsidRDefault="008957F4" w:rsidP="00D45EDE">
            <w:pPr>
              <w:jc w:val="both"/>
              <w:rPr>
                <w:rFonts w:ascii="Times New Roman" w:hAnsi="Times New Roman" w:cs="Times New Roman"/>
                <w:sz w:val="24"/>
                <w:szCs w:val="24"/>
              </w:rPr>
            </w:pPr>
          </w:p>
        </w:tc>
        <w:tc>
          <w:tcPr>
            <w:tcW w:w="630" w:type="dxa"/>
            <w:shd w:val="clear" w:color="auto" w:fill="auto"/>
          </w:tcPr>
          <w:p w14:paraId="226B7AB1" w14:textId="77777777" w:rsidR="008957F4" w:rsidRPr="00E31F72" w:rsidRDefault="008957F4" w:rsidP="00D45EDE">
            <w:pPr>
              <w:jc w:val="both"/>
              <w:rPr>
                <w:rFonts w:ascii="Times New Roman" w:hAnsi="Times New Roman" w:cs="Times New Roman"/>
                <w:sz w:val="24"/>
                <w:szCs w:val="24"/>
              </w:rPr>
            </w:pPr>
          </w:p>
        </w:tc>
        <w:tc>
          <w:tcPr>
            <w:tcW w:w="720" w:type="dxa"/>
            <w:shd w:val="clear" w:color="auto" w:fill="A5A5A5" w:themeFill="accent3"/>
          </w:tcPr>
          <w:p w14:paraId="35129F7E" w14:textId="77777777" w:rsidR="008957F4" w:rsidRPr="00E31F72" w:rsidRDefault="008957F4" w:rsidP="00D45EDE">
            <w:pPr>
              <w:jc w:val="both"/>
              <w:rPr>
                <w:rFonts w:ascii="Times New Roman" w:hAnsi="Times New Roman" w:cs="Times New Roman"/>
                <w:sz w:val="24"/>
                <w:szCs w:val="24"/>
              </w:rPr>
            </w:pPr>
          </w:p>
        </w:tc>
      </w:tr>
      <w:tr w:rsidR="008957F4" w:rsidRPr="00DA7109" w14:paraId="6C3DC52A" w14:textId="77777777" w:rsidTr="002A7121">
        <w:tc>
          <w:tcPr>
            <w:tcW w:w="5670" w:type="dxa"/>
          </w:tcPr>
          <w:p w14:paraId="1DC98321" w14:textId="5934CFC2" w:rsidR="008957F4" w:rsidRPr="00E31F72" w:rsidRDefault="005922DD" w:rsidP="00D45EDE">
            <w:pPr>
              <w:snapToGrid w:val="0"/>
              <w:contextualSpacing/>
              <w:rPr>
                <w:rFonts w:ascii="Times New Roman" w:hAnsi="Times New Roman" w:cs="Times New Roman"/>
                <w:sz w:val="24"/>
                <w:szCs w:val="24"/>
              </w:rPr>
            </w:pPr>
            <w:r>
              <w:rPr>
                <w:rFonts w:ascii="Times New Roman" w:hAnsi="Times New Roman" w:cs="Times New Roman"/>
                <w:sz w:val="24"/>
                <w:szCs w:val="24"/>
              </w:rPr>
              <w:t xml:space="preserve">Exploring the potential for selected drug candidates to be tested on cell-based platforms or though clinical trials </w:t>
            </w:r>
          </w:p>
        </w:tc>
        <w:tc>
          <w:tcPr>
            <w:tcW w:w="661" w:type="dxa"/>
            <w:shd w:val="clear" w:color="auto" w:fill="auto"/>
          </w:tcPr>
          <w:p w14:paraId="64B6A96F" w14:textId="77777777" w:rsidR="008957F4" w:rsidRPr="00E31F72" w:rsidRDefault="008957F4" w:rsidP="00D45EDE">
            <w:pPr>
              <w:jc w:val="both"/>
              <w:rPr>
                <w:rFonts w:ascii="Times New Roman" w:hAnsi="Times New Roman" w:cs="Times New Roman"/>
                <w:sz w:val="24"/>
                <w:szCs w:val="24"/>
              </w:rPr>
            </w:pPr>
          </w:p>
        </w:tc>
        <w:tc>
          <w:tcPr>
            <w:tcW w:w="709" w:type="dxa"/>
            <w:shd w:val="clear" w:color="auto" w:fill="auto"/>
          </w:tcPr>
          <w:p w14:paraId="4E8EF099" w14:textId="77777777" w:rsidR="008957F4" w:rsidRPr="00E31F72" w:rsidRDefault="008957F4" w:rsidP="00D45EDE">
            <w:pPr>
              <w:jc w:val="both"/>
              <w:rPr>
                <w:rFonts w:ascii="Times New Roman" w:hAnsi="Times New Roman" w:cs="Times New Roman"/>
                <w:sz w:val="24"/>
                <w:szCs w:val="24"/>
              </w:rPr>
            </w:pPr>
          </w:p>
        </w:tc>
        <w:tc>
          <w:tcPr>
            <w:tcW w:w="641" w:type="dxa"/>
            <w:shd w:val="clear" w:color="auto" w:fill="auto"/>
          </w:tcPr>
          <w:p w14:paraId="5CB0FF49" w14:textId="77777777" w:rsidR="008957F4" w:rsidRPr="00E31F72" w:rsidRDefault="008957F4" w:rsidP="00D45EDE">
            <w:pPr>
              <w:jc w:val="both"/>
              <w:rPr>
                <w:rFonts w:ascii="Times New Roman" w:hAnsi="Times New Roman" w:cs="Times New Roman"/>
                <w:sz w:val="24"/>
                <w:szCs w:val="24"/>
              </w:rPr>
            </w:pPr>
          </w:p>
        </w:tc>
        <w:tc>
          <w:tcPr>
            <w:tcW w:w="630" w:type="dxa"/>
            <w:shd w:val="clear" w:color="auto" w:fill="auto"/>
          </w:tcPr>
          <w:p w14:paraId="0D3E8E55" w14:textId="77777777" w:rsidR="008957F4" w:rsidRPr="00E31F72" w:rsidRDefault="008957F4" w:rsidP="00D45EDE">
            <w:pPr>
              <w:jc w:val="both"/>
              <w:rPr>
                <w:rFonts w:ascii="Times New Roman" w:hAnsi="Times New Roman" w:cs="Times New Roman"/>
                <w:sz w:val="24"/>
                <w:szCs w:val="24"/>
              </w:rPr>
            </w:pPr>
          </w:p>
        </w:tc>
        <w:tc>
          <w:tcPr>
            <w:tcW w:w="720" w:type="dxa"/>
            <w:shd w:val="clear" w:color="auto" w:fill="A5A5A5" w:themeFill="accent3"/>
          </w:tcPr>
          <w:p w14:paraId="3410C581" w14:textId="77777777" w:rsidR="008957F4" w:rsidRPr="00E31F72" w:rsidRDefault="008957F4" w:rsidP="00D45EDE">
            <w:pPr>
              <w:jc w:val="both"/>
              <w:rPr>
                <w:rFonts w:ascii="Times New Roman" w:hAnsi="Times New Roman" w:cs="Times New Roman"/>
                <w:sz w:val="24"/>
                <w:szCs w:val="24"/>
              </w:rPr>
            </w:pPr>
          </w:p>
        </w:tc>
      </w:tr>
    </w:tbl>
    <w:p w14:paraId="12ABCDD7" w14:textId="77777777" w:rsidR="0098313A" w:rsidRDefault="0098313A" w:rsidP="00FF671C">
      <w:pPr>
        <w:rPr>
          <w:rFonts w:ascii="Times New Roman" w:hAnsi="Times New Roman" w:cs="Times New Roman"/>
          <w:sz w:val="24"/>
          <w:szCs w:val="24"/>
        </w:rPr>
      </w:pPr>
    </w:p>
    <w:p w14:paraId="41047D6D" w14:textId="2AEE4A79" w:rsidR="00FF671C" w:rsidRDefault="00FF671C" w:rsidP="00FF671C">
      <w:pPr>
        <w:rPr>
          <w:rFonts w:ascii="Times New Roman" w:hAnsi="Times New Roman" w:cs="Times New Roman"/>
          <w:sz w:val="24"/>
          <w:szCs w:val="24"/>
        </w:rPr>
      </w:pPr>
      <w:r>
        <w:rPr>
          <w:rFonts w:ascii="Times New Roman" w:hAnsi="Times New Roman" w:cs="Times New Roman"/>
          <w:sz w:val="24"/>
          <w:szCs w:val="24"/>
        </w:rPr>
        <w:br w:type="page"/>
      </w:r>
    </w:p>
    <w:p w14:paraId="116B4BD7" w14:textId="0F1F8D1B" w:rsidR="00F45CFB" w:rsidRDefault="00F45CFB">
      <w:pPr>
        <w:rPr>
          <w:rFonts w:ascii="Times New Roman" w:hAnsi="Times New Roman" w:cs="Times New Roman"/>
          <w:b/>
          <w:sz w:val="24"/>
          <w:szCs w:val="24"/>
        </w:rPr>
      </w:pPr>
      <w:r>
        <w:rPr>
          <w:rFonts w:ascii="Times New Roman" w:hAnsi="Times New Roman" w:cs="Times New Roman"/>
          <w:b/>
          <w:sz w:val="24"/>
          <w:szCs w:val="24"/>
        </w:rPr>
        <w:lastRenderedPageBreak/>
        <w:t>(d) Figures and tables</w:t>
      </w:r>
    </w:p>
    <w:p w14:paraId="18233356" w14:textId="70E80DEE" w:rsidR="0098313A" w:rsidRDefault="0098313A">
      <w:pPr>
        <w:rPr>
          <w:rFonts w:ascii="Times New Roman" w:hAnsi="Times New Roman" w:cs="Times New Roman"/>
          <w:b/>
          <w:sz w:val="24"/>
          <w:szCs w:val="24"/>
        </w:rPr>
      </w:pPr>
      <w:r w:rsidRPr="0098313A">
        <w:rPr>
          <w:rFonts w:ascii="Times New Roman" w:hAnsi="Times New Roman" w:cs="Times New Roman"/>
          <w:b/>
          <w:sz w:val="24"/>
          <w:szCs w:val="24"/>
        </w:rPr>
        <w:t xml:space="preserve">Figure 1. </w:t>
      </w:r>
      <w:r>
        <w:rPr>
          <w:rFonts w:ascii="Times New Roman" w:hAnsi="Times New Roman" w:cs="Times New Roman"/>
          <w:b/>
          <w:sz w:val="24"/>
          <w:szCs w:val="24"/>
        </w:rPr>
        <w:t>Sample schema of COVID-19 knowledge graph</w:t>
      </w:r>
    </w:p>
    <w:p w14:paraId="1F187AB4" w14:textId="18A0623D" w:rsidR="004F0A16" w:rsidRPr="0098313A" w:rsidRDefault="004F0A16">
      <w:pPr>
        <w:rPr>
          <w:rFonts w:ascii="Times New Roman" w:hAnsi="Times New Roman" w:cs="Times New Roman"/>
          <w:b/>
          <w:sz w:val="24"/>
          <w:szCs w:val="24"/>
        </w:rPr>
      </w:pPr>
      <w:r>
        <w:rPr>
          <w:noProof/>
        </w:rPr>
        <w:drawing>
          <wp:inline distT="0" distB="0" distL="0" distR="0" wp14:anchorId="5BE5730F" wp14:editId="432EA5C8">
            <wp:extent cx="5731510" cy="26085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608580"/>
                    </a:xfrm>
                    <a:prstGeom prst="rect">
                      <a:avLst/>
                    </a:prstGeom>
                  </pic:spPr>
                </pic:pic>
              </a:graphicData>
            </a:graphic>
          </wp:inline>
        </w:drawing>
      </w:r>
    </w:p>
    <w:p w14:paraId="21CE93D7" w14:textId="77777777" w:rsidR="004F0A16" w:rsidRDefault="004F0A16">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2E79449E" w14:textId="4E4FF91F" w:rsidR="00BD61F9" w:rsidRDefault="00F45CFB" w:rsidP="002F2A3F">
      <w:pPr>
        <w:spacing w:after="0"/>
        <w:jc w:val="both"/>
        <w:rPr>
          <w:rFonts w:ascii="Times New Roman" w:eastAsia="等线" w:hAnsi="Times New Roman" w:cs="Times New Roman"/>
          <w:color w:val="000000"/>
          <w:sz w:val="24"/>
          <w:szCs w:val="24"/>
        </w:rPr>
      </w:pPr>
      <w:r w:rsidRPr="00F45CFB">
        <w:rPr>
          <w:rFonts w:ascii="Times New Roman" w:hAnsi="Times New Roman" w:cs="Times New Roman"/>
          <w:b/>
          <w:sz w:val="24"/>
          <w:szCs w:val="24"/>
        </w:rPr>
        <w:lastRenderedPageBreak/>
        <w:t xml:space="preserve">(e) </w:t>
      </w:r>
      <w:r w:rsidR="00BD61F9" w:rsidRPr="00F45CFB">
        <w:rPr>
          <w:rFonts w:ascii="Times New Roman" w:hAnsi="Times New Roman" w:cs="Times New Roman"/>
          <w:b/>
          <w:sz w:val="24"/>
          <w:szCs w:val="24"/>
        </w:rPr>
        <w:t>References</w:t>
      </w:r>
    </w:p>
    <w:p w14:paraId="56996107" w14:textId="77777777" w:rsidR="004F0A16" w:rsidRPr="004F0A16" w:rsidRDefault="00BD61F9" w:rsidP="00B21B5F">
      <w:pPr>
        <w:pStyle w:val="EndNoteBibliography"/>
        <w:snapToGrid w:val="0"/>
        <w:spacing w:after="0"/>
        <w:contextualSpacing/>
      </w:pPr>
      <w:r>
        <w:rPr>
          <w:rFonts w:eastAsia="等线"/>
          <w:color w:val="000000"/>
          <w:szCs w:val="24"/>
        </w:rPr>
        <w:fldChar w:fldCharType="begin"/>
      </w:r>
      <w:r>
        <w:rPr>
          <w:rFonts w:eastAsia="等线"/>
          <w:color w:val="000000"/>
          <w:szCs w:val="24"/>
        </w:rPr>
        <w:instrText xml:space="preserve"> ADDIN EN.REFLIST </w:instrText>
      </w:r>
      <w:r>
        <w:rPr>
          <w:rFonts w:eastAsia="等线"/>
          <w:color w:val="000000"/>
          <w:szCs w:val="24"/>
        </w:rPr>
        <w:fldChar w:fldCharType="separate"/>
      </w:r>
      <w:r w:rsidR="004F0A16" w:rsidRPr="004F0A16">
        <w:t>1.</w:t>
      </w:r>
      <w:r w:rsidR="004F0A16" w:rsidRPr="004F0A16">
        <w:tab/>
        <w:t>Wang Y, Zhang D, Du G, Du R, Zhao J, Jin Y, Fu S, Gao L, Cheng Z, Lu Q, Hu Y, Luo G, Wang K, Lu Y, Li H, Wang S, Ruan S, Yang C, Mei C, Wang Y, Ding D, Wu F, Tang X, Ye X, Ye Y, Liu B, Yang J, Yin W, Wang A, Fan G, Zhou F, Liu Z, Gu X, Xu J, Shang L, Zhang Y, Cao L, Guo T, Wan Y, Qin H, Jiang Y, Jaki T, Hayden FG, Horby PW, Cao B, Wang C. Remdesivir in adults with severe COVID-19: a randomised, double-blind, placebo-controlled, multicentre trial. The Lancet. 2020;395(10236):1569-78.</w:t>
      </w:r>
    </w:p>
    <w:p w14:paraId="53EA7606" w14:textId="77777777" w:rsidR="004F0A16" w:rsidRPr="004F0A16" w:rsidRDefault="004F0A16" w:rsidP="00B21B5F">
      <w:pPr>
        <w:pStyle w:val="EndNoteBibliography"/>
        <w:snapToGrid w:val="0"/>
        <w:spacing w:after="0"/>
        <w:contextualSpacing/>
      </w:pPr>
      <w:r w:rsidRPr="004F0A16">
        <w:t>2.</w:t>
      </w:r>
      <w:r w:rsidRPr="004F0A16">
        <w:tab/>
        <w:t>Mahévas M, Tran V-T, Roumier M, Chabrol A, Paule R, Guillaud C, Fois E, Lepeule R, Szwebel T-A, Lescure F-X, Schlemmer F, Matignon M, Khellaf M, Crickx E, Terrier. Clinical efficacy of hydroxychloroquine in patients with covid-19 pneumonia who require oxygen: observational comparative study using routine care data. BMJ. 2020;369.</w:t>
      </w:r>
    </w:p>
    <w:p w14:paraId="713417DF" w14:textId="77777777" w:rsidR="004F0A16" w:rsidRPr="004F0A16" w:rsidRDefault="004F0A16" w:rsidP="00B21B5F">
      <w:pPr>
        <w:pStyle w:val="EndNoteBibliography"/>
        <w:snapToGrid w:val="0"/>
        <w:spacing w:after="0"/>
        <w:contextualSpacing/>
      </w:pPr>
      <w:r w:rsidRPr="004F0A16">
        <w:t>3.</w:t>
      </w:r>
      <w:r w:rsidRPr="004F0A16">
        <w:tab/>
        <w:t>Li B, Cheng R, Hu J, Fang Y, Ou M, Luo R, Chang KCC, Lin. X. MC-Explorer: Analyzing and Visualizing Motif-Cliques on Large Networks.  IEEE International Conference on Data Engineering  2020. p. 1722-5.</w:t>
      </w:r>
    </w:p>
    <w:p w14:paraId="5C1D129A" w14:textId="6BF6C57C" w:rsidR="004F0A16" w:rsidRPr="004F0A16" w:rsidRDefault="004F0A16" w:rsidP="00B21B5F">
      <w:pPr>
        <w:pStyle w:val="EndNoteBibliography"/>
        <w:snapToGrid w:val="0"/>
        <w:spacing w:after="0"/>
        <w:contextualSpacing/>
      </w:pPr>
      <w:r w:rsidRPr="004F0A16">
        <w:t>4.</w:t>
      </w:r>
      <w:r w:rsidRPr="004F0A16">
        <w:tab/>
        <w:t xml:space="preserve">The CovidGraph Project. CovidGraph. 2020. Available from: </w:t>
      </w:r>
      <w:hyperlink r:id="rId13" w:history="1">
        <w:r w:rsidRPr="004F0A16">
          <w:rPr>
            <w:rStyle w:val="af1"/>
          </w:rPr>
          <w:t>https://covidgraph.org/</w:t>
        </w:r>
      </w:hyperlink>
      <w:r w:rsidRPr="004F0A16">
        <w:t>.</w:t>
      </w:r>
    </w:p>
    <w:p w14:paraId="005A067E" w14:textId="77777777" w:rsidR="004F0A16" w:rsidRPr="004F0A16" w:rsidRDefault="004F0A16" w:rsidP="00B21B5F">
      <w:pPr>
        <w:pStyle w:val="EndNoteBibliography"/>
        <w:snapToGrid w:val="0"/>
        <w:spacing w:after="0"/>
        <w:contextualSpacing/>
      </w:pPr>
      <w:r w:rsidRPr="004F0A16">
        <w:t>5.</w:t>
      </w:r>
      <w:r w:rsidRPr="004F0A16">
        <w:tab/>
        <w:t>Köhler S, Vasilevsky NA, Engelstad M, Foster E, McMurry J, Aymé S, Baynam G, Bello SM, Boerkoel CF, Boycott KM, Brudno M, Buske OJ, Chinnery PF, Cipriani V, Connell LE, Dawkins HJS, Demare LE, Devereau AD, de Vries BBA, Firth HV, Freson K, Greene D, Hamosh A, Helbig I, Hum C, Jähn JA, James R, Krause R, F Laulederkind SJ, Lochmüller H, Lyon GJ, Ogishima S, Olry A, Ouwehand WH, Pontikos N, Rath A, Schaefer F, Scott RH, Segal M, Sergouniotis PI, Sever R, Smith CL, Straub V, Thompson R, Turner C, Turro E, Veltman MWM, Vulliamy T, Yu J, Von Ziegenweidt J, Zankl A, Züchner S, Zemojtel T, Jacobsen JOB, Groza T, Smedley D, Mungall CJ, Haendel M, Robinson PN. The Human Phenotype Ontology in 2017. Nucleic Acids Res. 2017;45(D1):D865-D76.</w:t>
      </w:r>
    </w:p>
    <w:p w14:paraId="7D05E29F" w14:textId="77777777" w:rsidR="004F0A16" w:rsidRPr="004F0A16" w:rsidRDefault="004F0A16" w:rsidP="00B21B5F">
      <w:pPr>
        <w:pStyle w:val="EndNoteBibliography"/>
        <w:snapToGrid w:val="0"/>
        <w:spacing w:after="0"/>
        <w:contextualSpacing/>
      </w:pPr>
      <w:r w:rsidRPr="004F0A16">
        <w:t>6.</w:t>
      </w:r>
      <w:r w:rsidRPr="004F0A16">
        <w:tab/>
        <w:t>Wishart DS, Feunang YD, Guo AC, Lo EJ, Marcu A, Grant JR, Sajed T, Johnson D, Li C, Sayeeda Z, Assempour N, Iynkkaran I, Liu Y, Maciejewski A, Gale N, Wilson A, Chin L, Cummings R, Le D, Pon A, Knox C, Wilson M. DrugBank 5.0: a major update to the DrugBank database for 2018. Nucleic Acids Res. 2018;46(D1):D1074-d82.</w:t>
      </w:r>
    </w:p>
    <w:p w14:paraId="0CD04054" w14:textId="77777777" w:rsidR="004F0A16" w:rsidRPr="004F0A16" w:rsidRDefault="004F0A16" w:rsidP="00B21B5F">
      <w:pPr>
        <w:pStyle w:val="EndNoteBibliography"/>
        <w:snapToGrid w:val="0"/>
        <w:spacing w:after="0"/>
        <w:contextualSpacing/>
      </w:pPr>
      <w:r w:rsidRPr="004F0A16">
        <w:t>7.</w:t>
      </w:r>
      <w:r w:rsidRPr="004F0A16">
        <w:tab/>
        <w:t>Cheng F. In Silico Oncology Drug Repositioning and Polypharmacology. Methods Mol Biol. 2019;1878:243-61.</w:t>
      </w:r>
    </w:p>
    <w:p w14:paraId="5A102DA1" w14:textId="77777777" w:rsidR="004F0A16" w:rsidRPr="004F0A16" w:rsidRDefault="004F0A16" w:rsidP="00B21B5F">
      <w:pPr>
        <w:pStyle w:val="EndNoteBibliography"/>
        <w:snapToGrid w:val="0"/>
        <w:spacing w:after="0"/>
        <w:contextualSpacing/>
      </w:pPr>
      <w:r w:rsidRPr="004F0A16">
        <w:t>8.</w:t>
      </w:r>
      <w:r w:rsidRPr="004F0A16">
        <w:tab/>
        <w:t>Sanders JM, Monogue ML, Jodlowski TZ, Cutrell JB. Pharmacologic Treatments for Coronavirus Disease 2019 (COVID-19): A Review. JAMA. 2020;323(18):1824-36.</w:t>
      </w:r>
    </w:p>
    <w:p w14:paraId="15F6A197" w14:textId="77777777" w:rsidR="004F0A16" w:rsidRPr="004F0A16" w:rsidRDefault="004F0A16" w:rsidP="00B21B5F">
      <w:pPr>
        <w:pStyle w:val="EndNoteBibliography"/>
        <w:snapToGrid w:val="0"/>
        <w:spacing w:after="0"/>
        <w:contextualSpacing/>
      </w:pPr>
      <w:r w:rsidRPr="004F0A16">
        <w:t>9.</w:t>
      </w:r>
      <w:r w:rsidRPr="004F0A16">
        <w:tab/>
        <w:t>Hung I, Lung K-C, Tso E, Liu R, Chung T, Chu M-Y, Ng Y-Y, Lo J, Chan J, Tam A, Shum H, Chan V, Wu A, Sin K-M, Leung W-S, Law W-L, Lung D, Sin S, Yeung P, Yuen K-Y. Triple combination of interferon beta-1b, lopinavir–ritonavir, and ribavirin in the treatment of patients admitted to hospital with COVID-19: an open-label, randomised, phase 2 trial. The Lancet. 2020[Epub ahead of print].</w:t>
      </w:r>
    </w:p>
    <w:p w14:paraId="29472BC6" w14:textId="77777777" w:rsidR="004F0A16" w:rsidRPr="004F0A16" w:rsidRDefault="004F0A16" w:rsidP="00B21B5F">
      <w:pPr>
        <w:pStyle w:val="EndNoteBibliography"/>
        <w:snapToGrid w:val="0"/>
        <w:spacing w:after="0"/>
        <w:contextualSpacing/>
      </w:pPr>
      <w:r w:rsidRPr="004F0A16">
        <w:t>10.</w:t>
      </w:r>
      <w:r w:rsidRPr="004F0A16">
        <w:tab/>
        <w:t>Rothlin RP, Vetulli HM, Duarte M, Pelorosso FG. Telmisartan as tentative angiotensin receptor blocker therapeutic for COVID-19. Drug development research. 2020[Epub ahead of print].</w:t>
      </w:r>
    </w:p>
    <w:p w14:paraId="36700B1C" w14:textId="77777777" w:rsidR="004F0A16" w:rsidRPr="004F0A16" w:rsidRDefault="004F0A16" w:rsidP="00B21B5F">
      <w:pPr>
        <w:pStyle w:val="EndNoteBibliography"/>
        <w:snapToGrid w:val="0"/>
        <w:spacing w:after="0"/>
        <w:contextualSpacing/>
      </w:pPr>
      <w:r w:rsidRPr="004F0A16">
        <w:t>11.</w:t>
      </w:r>
      <w:r w:rsidRPr="004F0A16">
        <w:tab/>
        <w:t>Zhou M, Wong C-K, Un K-C, Lau Y-M, Lee JC-Y, Tam FC-C, Lau Y-M, Lau HW, Tam A, Lam Y-Y, Pang P, Tong T, Tang M, Tse HF, HO D, NG M-Y, Chan E, Wong I, Lau C-P, HUNG I, Siu CW. Cardiovascular Sequalae in Uncomplicated COVID-19 Survivors. BMJ (under review). 2020[Epub ahead of print].</w:t>
      </w:r>
    </w:p>
    <w:p w14:paraId="3DFA6080" w14:textId="174AF2A0" w:rsidR="00612A77" w:rsidRDefault="00BD61F9" w:rsidP="00B21B5F">
      <w:pPr>
        <w:snapToGrid w:val="0"/>
        <w:spacing w:after="0" w:line="240" w:lineRule="auto"/>
        <w:contextualSpacing/>
        <w:jc w:val="both"/>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fldChar w:fldCharType="end"/>
      </w:r>
      <w:r w:rsidR="008449CB">
        <w:rPr>
          <w:rFonts w:ascii="Times New Roman" w:eastAsia="等线" w:hAnsi="Times New Roman" w:cs="Times New Roman"/>
          <w:color w:val="000000"/>
          <w:sz w:val="24"/>
          <w:szCs w:val="24"/>
        </w:rPr>
        <w:t>12.</w:t>
      </w:r>
      <w:r w:rsidR="008449CB">
        <w:rPr>
          <w:rFonts w:ascii="Times New Roman" w:eastAsia="等线" w:hAnsi="Times New Roman" w:cs="Times New Roman"/>
          <w:color w:val="000000"/>
          <w:sz w:val="24"/>
          <w:szCs w:val="24"/>
        </w:rPr>
        <w:tab/>
      </w:r>
      <w:r w:rsidR="008449CB" w:rsidRPr="008449CB">
        <w:rPr>
          <w:rFonts w:ascii="Times New Roman" w:eastAsia="等线" w:hAnsi="Times New Roman" w:cs="Times New Roman"/>
          <w:color w:val="000000"/>
          <w:sz w:val="24"/>
          <w:szCs w:val="24"/>
        </w:rPr>
        <w:t>Li Y, Lou Z, Shi Y, Han J. Temporal motifs in heterogeneous information networks. In</w:t>
      </w:r>
      <w:r w:rsidR="008449CB">
        <w:rPr>
          <w:rFonts w:ascii="Times New Roman" w:eastAsia="等线" w:hAnsi="Times New Roman" w:cs="Times New Roman"/>
          <w:color w:val="000000"/>
          <w:sz w:val="24"/>
          <w:szCs w:val="24"/>
        </w:rPr>
        <w:t>2018</w:t>
      </w:r>
      <w:r w:rsidR="008449CB" w:rsidRPr="008449CB">
        <w:rPr>
          <w:rFonts w:ascii="Times New Roman" w:eastAsia="等线" w:hAnsi="Times New Roman" w:cs="Times New Roman"/>
          <w:color w:val="000000"/>
          <w:sz w:val="24"/>
          <w:szCs w:val="24"/>
        </w:rPr>
        <w:t xml:space="preserve"> MLG Workshop@ KDD.</w:t>
      </w:r>
    </w:p>
    <w:p w14:paraId="58E24C37" w14:textId="4F105A21" w:rsidR="008449CB" w:rsidRDefault="008449CB" w:rsidP="00B21B5F">
      <w:pPr>
        <w:snapToGrid w:val="0"/>
        <w:spacing w:after="0" w:line="240" w:lineRule="auto"/>
        <w:contextualSpacing/>
        <w:jc w:val="both"/>
        <w:rPr>
          <w:rFonts w:ascii="Times New Roman" w:eastAsia="等线" w:hAnsi="Times New Roman" w:cs="Times New Roman"/>
          <w:color w:val="000000"/>
          <w:sz w:val="24"/>
          <w:szCs w:val="24"/>
        </w:rPr>
      </w:pPr>
      <w:r>
        <w:rPr>
          <w:rFonts w:ascii="Times New Roman" w:eastAsia="等线" w:hAnsi="Times New Roman" w:cs="Times New Roman" w:hint="eastAsia"/>
          <w:color w:val="000000"/>
          <w:sz w:val="24"/>
          <w:szCs w:val="24"/>
        </w:rPr>
        <w:t>1</w:t>
      </w:r>
      <w:r>
        <w:rPr>
          <w:rFonts w:ascii="Times New Roman" w:eastAsia="等线" w:hAnsi="Times New Roman" w:cs="Times New Roman"/>
          <w:color w:val="000000"/>
          <w:sz w:val="24"/>
          <w:szCs w:val="24"/>
        </w:rPr>
        <w:t>3.</w:t>
      </w:r>
      <w:r>
        <w:rPr>
          <w:rFonts w:ascii="Times New Roman" w:eastAsia="等线" w:hAnsi="Times New Roman" w:cs="Times New Roman"/>
          <w:color w:val="000000"/>
          <w:sz w:val="24"/>
          <w:szCs w:val="24"/>
        </w:rPr>
        <w:tab/>
      </w:r>
      <w:r w:rsidRPr="008449CB">
        <w:rPr>
          <w:rFonts w:ascii="Times New Roman" w:eastAsia="等线" w:hAnsi="Times New Roman" w:cs="Times New Roman"/>
          <w:color w:val="000000"/>
          <w:sz w:val="24"/>
          <w:szCs w:val="24"/>
        </w:rPr>
        <w:t>Hu J, Cheng R, Chang KC, Sankar A, Fang Y, Lam BY. Discovering maximal motif cliques in large heterogeneous information networks. In2019 IEEE 35th International Conference on Data Engineering (ICDE) 2019 Apr 8 (pp. 746-757). IEEE.</w:t>
      </w:r>
    </w:p>
    <w:p w14:paraId="415E7104" w14:textId="10129BEC" w:rsidR="00EC5255" w:rsidRDefault="00EC5255" w:rsidP="00B21B5F">
      <w:pPr>
        <w:snapToGrid w:val="0"/>
        <w:spacing w:after="0" w:line="240" w:lineRule="auto"/>
        <w:contextualSpacing/>
        <w:jc w:val="both"/>
        <w:rPr>
          <w:rFonts w:ascii="Times New Roman" w:eastAsia="等线" w:hAnsi="Times New Roman" w:cs="Times New Roman"/>
          <w:color w:val="000000"/>
          <w:sz w:val="24"/>
          <w:szCs w:val="24"/>
        </w:rPr>
      </w:pPr>
      <w:r>
        <w:rPr>
          <w:rFonts w:ascii="Times New Roman" w:eastAsia="等线" w:hAnsi="Times New Roman" w:cs="Times New Roman" w:hint="eastAsia"/>
          <w:color w:val="000000"/>
          <w:sz w:val="24"/>
          <w:szCs w:val="24"/>
        </w:rPr>
        <w:lastRenderedPageBreak/>
        <w:t>1</w:t>
      </w:r>
      <w:r>
        <w:rPr>
          <w:rFonts w:ascii="Times New Roman" w:eastAsia="等线" w:hAnsi="Times New Roman" w:cs="Times New Roman"/>
          <w:color w:val="000000"/>
          <w:sz w:val="24"/>
          <w:szCs w:val="24"/>
        </w:rPr>
        <w:t>4.</w:t>
      </w:r>
      <w:r>
        <w:rPr>
          <w:rFonts w:ascii="Times New Roman" w:eastAsia="等线" w:hAnsi="Times New Roman" w:cs="Times New Roman"/>
          <w:color w:val="000000"/>
          <w:sz w:val="24"/>
          <w:szCs w:val="24"/>
        </w:rPr>
        <w:tab/>
      </w:r>
      <w:r w:rsidRPr="00EC5255">
        <w:rPr>
          <w:rFonts w:ascii="Times New Roman" w:eastAsia="等线" w:hAnsi="Times New Roman" w:cs="Times New Roman"/>
          <w:color w:val="000000"/>
          <w:sz w:val="24"/>
          <w:szCs w:val="24"/>
        </w:rPr>
        <w:t xml:space="preserve">Wang Z, Zhang J, Feng J, Chen Z. Knowledge graph embedding by translating on hyperplanes. </w:t>
      </w:r>
      <w:proofErr w:type="spellStart"/>
      <w:r w:rsidRPr="00EC5255">
        <w:rPr>
          <w:rFonts w:ascii="Times New Roman" w:eastAsia="等线" w:hAnsi="Times New Roman" w:cs="Times New Roman"/>
          <w:color w:val="000000"/>
          <w:sz w:val="24"/>
          <w:szCs w:val="24"/>
        </w:rPr>
        <w:t>InTwenty</w:t>
      </w:r>
      <w:proofErr w:type="spellEnd"/>
      <w:r w:rsidRPr="00EC5255">
        <w:rPr>
          <w:rFonts w:ascii="Times New Roman" w:eastAsia="等线" w:hAnsi="Times New Roman" w:cs="Times New Roman"/>
          <w:color w:val="000000"/>
          <w:sz w:val="24"/>
          <w:szCs w:val="24"/>
        </w:rPr>
        <w:t>-Eighth AAAI conference on artificial intelligence 2014 Jun 21.</w:t>
      </w:r>
    </w:p>
    <w:p w14:paraId="51709EF2" w14:textId="4F41CEB8" w:rsidR="00096999" w:rsidRDefault="00C966E9">
      <w:pP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15.</w:t>
      </w:r>
      <w:r>
        <w:rPr>
          <w:rFonts w:ascii="Times New Roman" w:eastAsia="等线" w:hAnsi="Times New Roman" w:cs="Times New Roman"/>
          <w:color w:val="000000"/>
          <w:sz w:val="24"/>
          <w:szCs w:val="24"/>
        </w:rPr>
        <w:tab/>
      </w:r>
      <w:proofErr w:type="spellStart"/>
      <w:r w:rsidRPr="00C966E9">
        <w:rPr>
          <w:rFonts w:ascii="Times New Roman" w:eastAsia="等线" w:hAnsi="Times New Roman" w:cs="Times New Roman"/>
          <w:color w:val="000000"/>
          <w:sz w:val="24"/>
          <w:szCs w:val="24"/>
        </w:rPr>
        <w:t>Lü</w:t>
      </w:r>
      <w:proofErr w:type="spellEnd"/>
      <w:r w:rsidRPr="00C966E9">
        <w:rPr>
          <w:rFonts w:ascii="Times New Roman" w:eastAsia="等线" w:hAnsi="Times New Roman" w:cs="Times New Roman"/>
          <w:color w:val="000000"/>
          <w:sz w:val="24"/>
          <w:szCs w:val="24"/>
        </w:rPr>
        <w:t xml:space="preserve"> L, Zhou T. Link prediction in complex networks: A survey. </w:t>
      </w:r>
      <w:proofErr w:type="spellStart"/>
      <w:r w:rsidRPr="00C966E9">
        <w:rPr>
          <w:rFonts w:ascii="Times New Roman" w:eastAsia="等线" w:hAnsi="Times New Roman" w:cs="Times New Roman"/>
          <w:color w:val="000000"/>
          <w:sz w:val="24"/>
          <w:szCs w:val="24"/>
        </w:rPr>
        <w:t>Physica</w:t>
      </w:r>
      <w:proofErr w:type="spellEnd"/>
      <w:r w:rsidRPr="00C966E9">
        <w:rPr>
          <w:rFonts w:ascii="Times New Roman" w:eastAsia="等线" w:hAnsi="Times New Roman" w:cs="Times New Roman"/>
          <w:color w:val="000000"/>
          <w:sz w:val="24"/>
          <w:szCs w:val="24"/>
        </w:rPr>
        <w:t xml:space="preserve"> A: statistical mechanics and its applications. 2011 Mar 15;390(6):1150-70.</w:t>
      </w:r>
    </w:p>
    <w:p w14:paraId="059FE51F" w14:textId="415C776C" w:rsidR="00096999" w:rsidRPr="00096999" w:rsidRDefault="00096999" w:rsidP="00096999">
      <w:pPr>
        <w:adjustRightInd w:val="0"/>
        <w:snapToGrid w:val="0"/>
        <w:spacing w:line="240" w:lineRule="exact"/>
        <w:contextualSpacing/>
        <w:rPr>
          <w:rFonts w:ascii="Times New Roman" w:hAnsi="Times New Roman"/>
          <w:sz w:val="24"/>
          <w:szCs w:val="24"/>
          <w:u w:val="single"/>
        </w:rPr>
      </w:pPr>
      <w:r w:rsidRPr="00096999">
        <w:rPr>
          <w:rFonts w:ascii="Times New Roman" w:hAnsi="Times New Roman"/>
          <w:b/>
          <w:sz w:val="24"/>
          <w:szCs w:val="24"/>
          <w:u w:val="single"/>
        </w:rPr>
        <w:t>7. (b) Plan(s) for collaboration in this application</w:t>
      </w:r>
      <w:r>
        <w:rPr>
          <w:rFonts w:ascii="Times New Roman" w:hAnsi="Times New Roman"/>
          <w:b/>
          <w:sz w:val="24"/>
          <w:szCs w:val="24"/>
          <w:u w:val="single"/>
        </w:rPr>
        <w:t xml:space="preserve"> (max 2 pages 800 words)</w:t>
      </w:r>
    </w:p>
    <w:p w14:paraId="122276DD" w14:textId="77777777" w:rsidR="00096999" w:rsidRDefault="00096999" w:rsidP="00096999">
      <w:pPr>
        <w:adjustRightInd w:val="0"/>
        <w:snapToGrid w:val="0"/>
        <w:contextualSpacing/>
        <w:jc w:val="both"/>
        <w:rPr>
          <w:rFonts w:ascii="Times New Roman" w:hAnsi="Times New Roman"/>
          <w:sz w:val="24"/>
          <w:szCs w:val="24"/>
        </w:rPr>
      </w:pPr>
    </w:p>
    <w:p w14:paraId="6225841E" w14:textId="5E197821" w:rsidR="00096999" w:rsidRDefault="00096999" w:rsidP="00096999">
      <w:pPr>
        <w:adjustRightInd w:val="0"/>
        <w:snapToGrid w:val="0"/>
        <w:contextualSpacing/>
        <w:jc w:val="both"/>
        <w:rPr>
          <w:rFonts w:ascii="Times New Roman" w:hAnsi="Times New Roman"/>
          <w:sz w:val="24"/>
          <w:szCs w:val="24"/>
        </w:rPr>
      </w:pPr>
      <w:r>
        <w:rPr>
          <w:rFonts w:ascii="Times New Roman" w:hAnsi="Times New Roman"/>
          <w:sz w:val="24"/>
          <w:szCs w:val="24"/>
        </w:rPr>
        <w:t>Experts from pharmacology and pharmacy, computer science, public health and medicine formed a multidisciplinary team to support this application. This collaboration combines the strengths of each discipline by applying modern data, graph and computational techniques to connect the basic sciences in pharmacy and medicine for drug repurposing, to search for potential COVID-19 treatment and provide an open platform to facilitate global collaborative research.</w:t>
      </w:r>
    </w:p>
    <w:p w14:paraId="2101EE9D" w14:textId="77777777" w:rsidR="00096999" w:rsidRDefault="00096999" w:rsidP="00096999">
      <w:pPr>
        <w:adjustRightInd w:val="0"/>
        <w:snapToGrid w:val="0"/>
        <w:contextualSpacing/>
        <w:jc w:val="both"/>
        <w:rPr>
          <w:rFonts w:ascii="Times New Roman" w:hAnsi="Times New Roman"/>
          <w:b/>
          <w:sz w:val="24"/>
          <w:szCs w:val="24"/>
        </w:rPr>
      </w:pPr>
    </w:p>
    <w:p w14:paraId="544A5308" w14:textId="135E3AC9" w:rsidR="00096999" w:rsidRPr="007649CE" w:rsidRDefault="00096999" w:rsidP="00096999">
      <w:pPr>
        <w:adjustRightInd w:val="0"/>
        <w:snapToGrid w:val="0"/>
        <w:contextualSpacing/>
        <w:jc w:val="both"/>
        <w:rPr>
          <w:rFonts w:ascii="Times New Roman" w:hAnsi="Times New Roman"/>
          <w:b/>
          <w:sz w:val="24"/>
          <w:szCs w:val="24"/>
        </w:rPr>
      </w:pPr>
      <w:r w:rsidRPr="007649CE">
        <w:rPr>
          <w:rFonts w:ascii="Times New Roman" w:hAnsi="Times New Roman"/>
          <w:b/>
          <w:sz w:val="24"/>
          <w:szCs w:val="24"/>
        </w:rPr>
        <w:t xml:space="preserve">Expertise in </w:t>
      </w:r>
      <w:r>
        <w:rPr>
          <w:rFonts w:ascii="Times New Roman" w:hAnsi="Times New Roman"/>
          <w:b/>
          <w:sz w:val="24"/>
          <w:szCs w:val="24"/>
        </w:rPr>
        <w:t>Pharmacology &amp;</w:t>
      </w:r>
      <w:r w:rsidRPr="007649CE">
        <w:rPr>
          <w:rFonts w:ascii="Times New Roman" w:hAnsi="Times New Roman"/>
          <w:b/>
          <w:sz w:val="24"/>
          <w:szCs w:val="24"/>
        </w:rPr>
        <w:t xml:space="preserve"> Pharmacy and </w:t>
      </w:r>
      <w:r>
        <w:rPr>
          <w:rFonts w:ascii="Times New Roman" w:hAnsi="Times New Roman"/>
          <w:b/>
          <w:sz w:val="24"/>
          <w:szCs w:val="24"/>
        </w:rPr>
        <w:t>B</w:t>
      </w:r>
      <w:r w:rsidRPr="007649CE">
        <w:rPr>
          <w:rFonts w:ascii="Times New Roman" w:hAnsi="Times New Roman"/>
          <w:b/>
          <w:sz w:val="24"/>
          <w:szCs w:val="24"/>
        </w:rPr>
        <w:t>ig data</w:t>
      </w:r>
    </w:p>
    <w:p w14:paraId="6BBE157A" w14:textId="77777777" w:rsidR="00562B47" w:rsidRDefault="00562B47" w:rsidP="00096999">
      <w:pPr>
        <w:adjustRightInd w:val="0"/>
        <w:snapToGrid w:val="0"/>
        <w:contextualSpacing/>
        <w:jc w:val="both"/>
        <w:rPr>
          <w:rFonts w:ascii="Times New Roman" w:hAnsi="Times New Roman"/>
          <w:sz w:val="24"/>
          <w:szCs w:val="24"/>
        </w:rPr>
      </w:pPr>
    </w:p>
    <w:p w14:paraId="42603578" w14:textId="7FE4131C" w:rsidR="00096999" w:rsidRDefault="00096999" w:rsidP="00096999">
      <w:pPr>
        <w:adjustRightInd w:val="0"/>
        <w:snapToGrid w:val="0"/>
        <w:contextualSpacing/>
        <w:jc w:val="both"/>
        <w:rPr>
          <w:rFonts w:ascii="Times New Roman" w:hAnsi="Times New Roman"/>
          <w:color w:val="000000"/>
          <w:sz w:val="24"/>
          <w:szCs w:val="24"/>
        </w:rPr>
      </w:pPr>
      <w:r>
        <w:rPr>
          <w:rFonts w:ascii="Times New Roman" w:hAnsi="Times New Roman"/>
          <w:sz w:val="24"/>
          <w:szCs w:val="24"/>
        </w:rPr>
        <w:t>The PC, Dr. Esther WY Chan is a pharmacist with</w:t>
      </w:r>
      <w:r w:rsidRPr="00955445">
        <w:rPr>
          <w:rFonts w:ascii="Times New Roman" w:hAnsi="Times New Roman"/>
          <w:color w:val="000000"/>
          <w:sz w:val="24"/>
          <w:szCs w:val="24"/>
        </w:rPr>
        <w:t xml:space="preserve"> </w:t>
      </w:r>
      <w:r>
        <w:rPr>
          <w:rFonts w:ascii="Times New Roman" w:hAnsi="Times New Roman"/>
          <w:color w:val="000000"/>
          <w:sz w:val="24"/>
          <w:szCs w:val="24"/>
        </w:rPr>
        <w:t xml:space="preserve">expertise in medication safety and effectiveness. She has led completed </w:t>
      </w:r>
      <w:proofErr w:type="spellStart"/>
      <w:r>
        <w:rPr>
          <w:rFonts w:ascii="Times New Roman" w:hAnsi="Times New Roman"/>
          <w:color w:val="000000"/>
          <w:sz w:val="24"/>
          <w:szCs w:val="24"/>
        </w:rPr>
        <w:t>multicentr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andomised</w:t>
      </w:r>
      <w:proofErr w:type="spellEnd"/>
      <w:r>
        <w:rPr>
          <w:rFonts w:ascii="Times New Roman" w:hAnsi="Times New Roman"/>
          <w:color w:val="000000"/>
          <w:sz w:val="24"/>
          <w:szCs w:val="24"/>
        </w:rPr>
        <w:t xml:space="preserve"> controlled trials in Hong Kong and Australia (ECS/RGC, NHMRC); and completed two GRF/RGC funded big data projects. She</w:t>
      </w:r>
      <w:r w:rsidRPr="00955445">
        <w:rPr>
          <w:rFonts w:ascii="Times New Roman" w:hAnsi="Times New Roman"/>
          <w:color w:val="000000"/>
          <w:sz w:val="24"/>
          <w:szCs w:val="24"/>
        </w:rPr>
        <w:t xml:space="preserve"> will </w:t>
      </w:r>
      <w:r>
        <w:rPr>
          <w:rFonts w:ascii="Times New Roman" w:hAnsi="Times New Roman"/>
          <w:color w:val="000000"/>
          <w:sz w:val="24"/>
          <w:szCs w:val="24"/>
        </w:rPr>
        <w:t>lead and supervise the research team</w:t>
      </w:r>
      <w:r w:rsidRPr="00955445">
        <w:rPr>
          <w:rFonts w:ascii="Times New Roman" w:hAnsi="Times New Roman"/>
          <w:color w:val="000000"/>
          <w:sz w:val="24"/>
          <w:szCs w:val="24"/>
        </w:rPr>
        <w:t xml:space="preserve"> in all aspects of this study</w:t>
      </w:r>
      <w:r>
        <w:rPr>
          <w:rFonts w:ascii="Times New Roman" w:hAnsi="Times New Roman"/>
          <w:color w:val="000000"/>
          <w:sz w:val="24"/>
          <w:szCs w:val="24"/>
        </w:rPr>
        <w:t xml:space="preserve">, including </w:t>
      </w:r>
      <w:r w:rsidRPr="00955445">
        <w:rPr>
          <w:rFonts w:ascii="Times New Roman" w:hAnsi="Times New Roman"/>
          <w:color w:val="000000"/>
          <w:sz w:val="24"/>
          <w:szCs w:val="24"/>
        </w:rPr>
        <w:t>literature review</w:t>
      </w:r>
      <w:r>
        <w:rPr>
          <w:rFonts w:ascii="Times New Roman" w:hAnsi="Times New Roman"/>
          <w:color w:val="000000"/>
          <w:sz w:val="24"/>
          <w:szCs w:val="24"/>
        </w:rPr>
        <w:t>,</w:t>
      </w:r>
      <w:r w:rsidRPr="00955445">
        <w:rPr>
          <w:rFonts w:ascii="Times New Roman" w:hAnsi="Times New Roman"/>
          <w:color w:val="000000"/>
          <w:sz w:val="24"/>
          <w:szCs w:val="24"/>
        </w:rPr>
        <w:t xml:space="preserve"> research methodology, interpretation</w:t>
      </w:r>
      <w:r>
        <w:rPr>
          <w:rFonts w:ascii="Times New Roman" w:hAnsi="Times New Roman"/>
          <w:color w:val="000000"/>
          <w:sz w:val="24"/>
          <w:szCs w:val="24"/>
        </w:rPr>
        <w:t xml:space="preserve"> of knowledge graph outputs in a clinical context</w:t>
      </w:r>
      <w:r w:rsidRPr="00955445">
        <w:rPr>
          <w:rFonts w:ascii="Times New Roman" w:hAnsi="Times New Roman"/>
          <w:color w:val="000000"/>
          <w:sz w:val="24"/>
          <w:szCs w:val="24"/>
        </w:rPr>
        <w:t>, generation of research reports</w:t>
      </w:r>
      <w:r>
        <w:rPr>
          <w:rFonts w:ascii="Times New Roman" w:hAnsi="Times New Roman"/>
          <w:color w:val="000000"/>
          <w:sz w:val="24"/>
          <w:szCs w:val="24"/>
        </w:rPr>
        <w:t xml:space="preserve"> and</w:t>
      </w:r>
      <w:r w:rsidRPr="00955445">
        <w:rPr>
          <w:rFonts w:ascii="Times New Roman" w:hAnsi="Times New Roman"/>
          <w:color w:val="000000"/>
          <w:sz w:val="24"/>
          <w:szCs w:val="24"/>
        </w:rPr>
        <w:t xml:space="preserve"> dissemination of finding</w:t>
      </w:r>
      <w:r>
        <w:rPr>
          <w:rFonts w:ascii="Times New Roman" w:hAnsi="Times New Roman"/>
          <w:color w:val="000000"/>
          <w:sz w:val="24"/>
          <w:szCs w:val="24"/>
        </w:rPr>
        <w:t xml:space="preserve">s. </w:t>
      </w:r>
    </w:p>
    <w:p w14:paraId="2F27B6E2" w14:textId="77777777" w:rsidR="00562B47" w:rsidRDefault="00562B47" w:rsidP="00096999">
      <w:pPr>
        <w:adjustRightInd w:val="0"/>
        <w:snapToGrid w:val="0"/>
        <w:contextualSpacing/>
        <w:jc w:val="both"/>
        <w:rPr>
          <w:rFonts w:ascii="Times New Roman" w:hAnsi="Times New Roman"/>
          <w:sz w:val="24"/>
          <w:szCs w:val="24"/>
        </w:rPr>
      </w:pPr>
    </w:p>
    <w:p w14:paraId="7FF01515" w14:textId="764AD058" w:rsidR="00096999" w:rsidRDefault="00096999" w:rsidP="00096999">
      <w:pPr>
        <w:adjustRightInd w:val="0"/>
        <w:snapToGrid w:val="0"/>
        <w:contextualSpacing/>
        <w:jc w:val="both"/>
        <w:rPr>
          <w:rFonts w:ascii="Times New Roman" w:hAnsi="Times New Roman"/>
          <w:sz w:val="24"/>
          <w:szCs w:val="24"/>
        </w:rPr>
      </w:pPr>
      <w:r>
        <w:rPr>
          <w:rFonts w:ascii="Times New Roman" w:hAnsi="Times New Roman"/>
          <w:sz w:val="24"/>
          <w:szCs w:val="24"/>
        </w:rPr>
        <w:t>Co-PI</w:t>
      </w:r>
      <w:r w:rsidRPr="00FF61CC">
        <w:rPr>
          <w:rFonts w:ascii="Times New Roman" w:hAnsi="Times New Roman"/>
          <w:sz w:val="24"/>
          <w:szCs w:val="24"/>
        </w:rPr>
        <w:t xml:space="preserve">, Prof. Ian CK Wong </w:t>
      </w:r>
      <w:r>
        <w:rPr>
          <w:rFonts w:ascii="Times New Roman" w:hAnsi="Times New Roman"/>
          <w:sz w:val="24"/>
          <w:szCs w:val="24"/>
        </w:rPr>
        <w:t>is an</w:t>
      </w:r>
      <w:r w:rsidRPr="00FF61CC">
        <w:rPr>
          <w:rFonts w:ascii="Times New Roman" w:hAnsi="Times New Roman"/>
          <w:sz w:val="24"/>
          <w:szCs w:val="24"/>
        </w:rPr>
        <w:t xml:space="preserve"> expert in using healthcare big</w:t>
      </w:r>
      <w:r>
        <w:rPr>
          <w:rFonts w:ascii="Times New Roman" w:hAnsi="Times New Roman"/>
          <w:sz w:val="24"/>
          <w:szCs w:val="24"/>
        </w:rPr>
        <w:t xml:space="preserve"> </w:t>
      </w:r>
      <w:r w:rsidRPr="00FF61CC">
        <w:rPr>
          <w:rFonts w:ascii="Times New Roman" w:hAnsi="Times New Roman"/>
          <w:sz w:val="24"/>
          <w:szCs w:val="24"/>
        </w:rPr>
        <w:t>data with a</w:t>
      </w:r>
      <w:r>
        <w:rPr>
          <w:rFonts w:ascii="Times New Roman" w:hAnsi="Times New Roman"/>
          <w:sz w:val="24"/>
          <w:szCs w:val="24"/>
        </w:rPr>
        <w:t xml:space="preserve"> strong</w:t>
      </w:r>
      <w:r w:rsidRPr="00FF61CC">
        <w:rPr>
          <w:rFonts w:ascii="Times New Roman" w:hAnsi="Times New Roman"/>
          <w:sz w:val="24"/>
          <w:szCs w:val="24"/>
        </w:rPr>
        <w:t xml:space="preserve"> track record of </w:t>
      </w:r>
      <w:r>
        <w:rPr>
          <w:rFonts w:ascii="Times New Roman" w:hAnsi="Times New Roman"/>
          <w:sz w:val="24"/>
          <w:szCs w:val="24"/>
        </w:rPr>
        <w:t xml:space="preserve">leading large research </w:t>
      </w:r>
      <w:proofErr w:type="spellStart"/>
      <w:r>
        <w:rPr>
          <w:rFonts w:ascii="Times New Roman" w:hAnsi="Times New Roman"/>
          <w:sz w:val="24"/>
          <w:szCs w:val="24"/>
        </w:rPr>
        <w:t>programmes</w:t>
      </w:r>
      <w:proofErr w:type="spellEnd"/>
      <w:r>
        <w:rPr>
          <w:rFonts w:ascii="Times New Roman" w:hAnsi="Times New Roman"/>
          <w:sz w:val="24"/>
          <w:szCs w:val="24"/>
        </w:rPr>
        <w:t xml:space="preserve"> on medication use and safety, with success in drug repurposing for children. Together with the PC, he will </w:t>
      </w:r>
      <w:r w:rsidRPr="00474EEC">
        <w:rPr>
          <w:rFonts w:ascii="Times New Roman" w:hAnsi="Times New Roman"/>
          <w:sz w:val="24"/>
          <w:szCs w:val="24"/>
        </w:rPr>
        <w:t>refin</w:t>
      </w:r>
      <w:r>
        <w:rPr>
          <w:rFonts w:ascii="Times New Roman" w:hAnsi="Times New Roman"/>
          <w:sz w:val="24"/>
          <w:szCs w:val="24"/>
        </w:rPr>
        <w:t>e</w:t>
      </w:r>
      <w:r w:rsidRPr="00474EEC">
        <w:rPr>
          <w:rFonts w:ascii="Times New Roman" w:hAnsi="Times New Roman"/>
          <w:sz w:val="24"/>
          <w:szCs w:val="24"/>
        </w:rPr>
        <w:t xml:space="preserve"> methodology</w:t>
      </w:r>
      <w:r>
        <w:rPr>
          <w:rFonts w:ascii="Times New Roman" w:hAnsi="Times New Roman"/>
          <w:sz w:val="24"/>
          <w:szCs w:val="24"/>
        </w:rPr>
        <w:t xml:space="preserve"> and</w:t>
      </w:r>
      <w:r w:rsidRPr="00474EEC">
        <w:rPr>
          <w:rFonts w:ascii="Times New Roman" w:hAnsi="Times New Roman"/>
          <w:sz w:val="24"/>
          <w:szCs w:val="24"/>
        </w:rPr>
        <w:t xml:space="preserve"> contribute to </w:t>
      </w:r>
      <w:r>
        <w:rPr>
          <w:rFonts w:ascii="Times New Roman" w:hAnsi="Times New Roman"/>
          <w:sz w:val="24"/>
          <w:szCs w:val="24"/>
        </w:rPr>
        <w:t>interpretation of results and</w:t>
      </w:r>
      <w:r w:rsidRPr="00474EEC">
        <w:rPr>
          <w:rFonts w:ascii="Times New Roman" w:hAnsi="Times New Roman"/>
          <w:sz w:val="24"/>
          <w:szCs w:val="24"/>
        </w:rPr>
        <w:t xml:space="preserve"> research dissemination.</w:t>
      </w:r>
    </w:p>
    <w:p w14:paraId="42E58ED4" w14:textId="77777777" w:rsidR="00096999" w:rsidRDefault="00096999" w:rsidP="00096999">
      <w:pPr>
        <w:adjustRightInd w:val="0"/>
        <w:snapToGrid w:val="0"/>
        <w:contextualSpacing/>
        <w:jc w:val="both"/>
        <w:rPr>
          <w:rFonts w:ascii="Times New Roman" w:hAnsi="Times New Roman"/>
          <w:b/>
          <w:color w:val="000000"/>
          <w:sz w:val="24"/>
          <w:szCs w:val="24"/>
        </w:rPr>
      </w:pPr>
    </w:p>
    <w:p w14:paraId="3865B453" w14:textId="622BBC59" w:rsidR="00096999" w:rsidRPr="007649CE" w:rsidRDefault="00096999" w:rsidP="00096999">
      <w:pPr>
        <w:adjustRightInd w:val="0"/>
        <w:snapToGrid w:val="0"/>
        <w:contextualSpacing/>
        <w:jc w:val="both"/>
        <w:rPr>
          <w:rFonts w:ascii="Times New Roman" w:hAnsi="Times New Roman"/>
          <w:b/>
          <w:color w:val="000000"/>
          <w:sz w:val="24"/>
          <w:szCs w:val="24"/>
        </w:rPr>
      </w:pPr>
      <w:r w:rsidRPr="007649CE">
        <w:rPr>
          <w:rFonts w:ascii="Times New Roman" w:hAnsi="Times New Roman"/>
          <w:b/>
          <w:color w:val="000000"/>
          <w:sz w:val="24"/>
          <w:szCs w:val="24"/>
        </w:rPr>
        <w:t xml:space="preserve">Expertise in </w:t>
      </w:r>
      <w:r>
        <w:rPr>
          <w:rFonts w:ascii="Times New Roman" w:hAnsi="Times New Roman"/>
          <w:b/>
          <w:color w:val="000000"/>
          <w:sz w:val="24"/>
          <w:szCs w:val="24"/>
        </w:rPr>
        <w:t>Bioinformatics, Health informatics, B</w:t>
      </w:r>
      <w:r w:rsidRPr="007649CE">
        <w:rPr>
          <w:rFonts w:ascii="Times New Roman" w:hAnsi="Times New Roman"/>
          <w:b/>
          <w:color w:val="000000"/>
          <w:sz w:val="24"/>
          <w:szCs w:val="24"/>
        </w:rPr>
        <w:t>ig graphs</w:t>
      </w:r>
    </w:p>
    <w:p w14:paraId="07A680DA" w14:textId="77777777" w:rsidR="00562B47" w:rsidRDefault="00562B47" w:rsidP="00096999">
      <w:pPr>
        <w:adjustRightInd w:val="0"/>
        <w:snapToGrid w:val="0"/>
        <w:contextualSpacing/>
        <w:jc w:val="both"/>
        <w:rPr>
          <w:rFonts w:ascii="Times New Roman" w:eastAsia="等线" w:hAnsi="Times New Roman"/>
          <w:color w:val="000000"/>
          <w:sz w:val="24"/>
          <w:szCs w:val="24"/>
        </w:rPr>
      </w:pPr>
    </w:p>
    <w:p w14:paraId="30C3AAFF" w14:textId="219FB9C5" w:rsidR="00096999" w:rsidRDefault="00096999" w:rsidP="00096999">
      <w:pPr>
        <w:adjustRightInd w:val="0"/>
        <w:snapToGrid w:val="0"/>
        <w:contextualSpacing/>
        <w:jc w:val="both"/>
        <w:rPr>
          <w:rFonts w:ascii="Times New Roman" w:eastAsia="等线" w:hAnsi="Times New Roman"/>
          <w:color w:val="000000"/>
          <w:sz w:val="24"/>
          <w:szCs w:val="24"/>
        </w:rPr>
      </w:pPr>
      <w:r>
        <w:rPr>
          <w:rFonts w:ascii="Times New Roman" w:eastAsia="等线" w:hAnsi="Times New Roman"/>
          <w:color w:val="000000"/>
          <w:sz w:val="24"/>
          <w:szCs w:val="24"/>
        </w:rPr>
        <w:t xml:space="preserve">Co-PI, </w:t>
      </w:r>
      <w:r w:rsidRPr="00D62665">
        <w:rPr>
          <w:rFonts w:ascii="Times New Roman" w:eastAsia="等线" w:hAnsi="Times New Roman"/>
          <w:color w:val="000000"/>
          <w:sz w:val="24"/>
          <w:szCs w:val="24"/>
        </w:rPr>
        <w:t xml:space="preserve">Dr Ruibang </w:t>
      </w:r>
      <w:r>
        <w:rPr>
          <w:rFonts w:ascii="Times New Roman" w:eastAsia="等线" w:hAnsi="Times New Roman"/>
          <w:color w:val="000000"/>
          <w:sz w:val="24"/>
          <w:szCs w:val="24"/>
        </w:rPr>
        <w:t>Luo</w:t>
      </w:r>
      <w:r w:rsidRPr="00D62665">
        <w:rPr>
          <w:rFonts w:ascii="Times New Roman" w:eastAsia="等线" w:hAnsi="Times New Roman"/>
          <w:color w:val="000000"/>
          <w:sz w:val="24"/>
          <w:szCs w:val="24"/>
        </w:rPr>
        <w:t xml:space="preserve">, is experienced </w:t>
      </w:r>
      <w:r>
        <w:rPr>
          <w:rFonts w:ascii="Times New Roman" w:eastAsia="等线" w:hAnsi="Times New Roman"/>
          <w:color w:val="000000"/>
          <w:sz w:val="24"/>
          <w:szCs w:val="24"/>
        </w:rPr>
        <w:t>in</w:t>
      </w:r>
      <w:r w:rsidRPr="00D62665">
        <w:rPr>
          <w:rFonts w:ascii="Times New Roman" w:eastAsia="等线" w:hAnsi="Times New Roman"/>
          <w:color w:val="000000"/>
          <w:sz w:val="24"/>
          <w:szCs w:val="24"/>
        </w:rPr>
        <w:t xml:space="preserve"> health informatics</w:t>
      </w:r>
      <w:r>
        <w:rPr>
          <w:rFonts w:ascii="Times New Roman" w:eastAsia="等线" w:hAnsi="Times New Roman"/>
          <w:color w:val="000000"/>
          <w:sz w:val="24"/>
          <w:szCs w:val="24"/>
        </w:rPr>
        <w:t xml:space="preserve"> and computational biology</w:t>
      </w:r>
      <w:r w:rsidRPr="00D62665">
        <w:rPr>
          <w:rFonts w:ascii="Times New Roman" w:eastAsia="等线" w:hAnsi="Times New Roman"/>
          <w:color w:val="000000"/>
          <w:sz w:val="24"/>
          <w:szCs w:val="24"/>
        </w:rPr>
        <w:t>.</w:t>
      </w:r>
      <w:r>
        <w:rPr>
          <w:rFonts w:ascii="Times New Roman" w:eastAsia="等线" w:hAnsi="Times New Roman"/>
          <w:color w:val="000000"/>
          <w:sz w:val="24"/>
          <w:szCs w:val="24"/>
        </w:rPr>
        <w:t xml:space="preserve"> </w:t>
      </w:r>
      <w:r w:rsidRPr="00D62665">
        <w:rPr>
          <w:rFonts w:ascii="Times New Roman" w:eastAsia="等线" w:hAnsi="Times New Roman"/>
          <w:color w:val="000000"/>
          <w:sz w:val="24"/>
          <w:szCs w:val="24"/>
        </w:rPr>
        <w:t xml:space="preserve">His </w:t>
      </w:r>
      <w:r>
        <w:rPr>
          <w:rFonts w:ascii="Times New Roman" w:eastAsia="等线" w:hAnsi="Times New Roman"/>
          <w:color w:val="000000"/>
          <w:sz w:val="24"/>
          <w:szCs w:val="24"/>
        </w:rPr>
        <w:t>work on gene-disease associations and bioinformatic algorithms</w:t>
      </w:r>
      <w:r w:rsidRPr="00D62665">
        <w:rPr>
          <w:rFonts w:ascii="Times New Roman" w:eastAsia="等线" w:hAnsi="Times New Roman"/>
          <w:color w:val="000000"/>
          <w:sz w:val="24"/>
          <w:szCs w:val="24"/>
        </w:rPr>
        <w:t xml:space="preserve"> have been published in peer-reviewed journals including Nature</w:t>
      </w:r>
      <w:r>
        <w:rPr>
          <w:rFonts w:ascii="Times New Roman" w:eastAsia="等线" w:hAnsi="Times New Roman"/>
          <w:color w:val="000000"/>
          <w:sz w:val="24"/>
          <w:szCs w:val="24"/>
        </w:rPr>
        <w:t xml:space="preserve"> family journals</w:t>
      </w:r>
      <w:r w:rsidRPr="00D62665">
        <w:rPr>
          <w:rFonts w:ascii="Times New Roman" w:eastAsia="等线" w:hAnsi="Times New Roman"/>
          <w:color w:val="000000"/>
          <w:sz w:val="24"/>
          <w:szCs w:val="24"/>
        </w:rPr>
        <w:t xml:space="preserve">. </w:t>
      </w:r>
      <w:r>
        <w:rPr>
          <w:rFonts w:ascii="Times New Roman" w:eastAsia="等线" w:hAnsi="Times New Roman"/>
          <w:color w:val="000000"/>
          <w:sz w:val="24"/>
          <w:szCs w:val="24"/>
        </w:rPr>
        <w:t>His work involved application of deep-learning approaches to extract gene-disease associations from big data. He will advise on the use of big data information sources for building the knowledge graph and application of knowledge graph techniques for COVID-19 research and drug repurposing.</w:t>
      </w:r>
    </w:p>
    <w:p w14:paraId="26FDE512" w14:textId="77777777" w:rsidR="00562B47" w:rsidRDefault="00562B47" w:rsidP="00096999">
      <w:pPr>
        <w:adjustRightInd w:val="0"/>
        <w:snapToGrid w:val="0"/>
        <w:contextualSpacing/>
        <w:jc w:val="both"/>
        <w:rPr>
          <w:rFonts w:ascii="Times New Roman" w:eastAsia="等线" w:hAnsi="Times New Roman"/>
          <w:color w:val="000000"/>
          <w:sz w:val="24"/>
          <w:szCs w:val="24"/>
        </w:rPr>
      </w:pPr>
    </w:p>
    <w:p w14:paraId="5D83C01E" w14:textId="19A9ED36" w:rsidR="00096999" w:rsidRPr="00CC77E3" w:rsidRDefault="00096999" w:rsidP="00096999">
      <w:pPr>
        <w:adjustRightInd w:val="0"/>
        <w:snapToGrid w:val="0"/>
        <w:contextualSpacing/>
        <w:jc w:val="both"/>
        <w:rPr>
          <w:rFonts w:ascii="Times New Roman" w:eastAsia="等线" w:hAnsi="Times New Roman"/>
          <w:color w:val="000000"/>
          <w:sz w:val="24"/>
          <w:szCs w:val="24"/>
        </w:rPr>
      </w:pPr>
      <w:r w:rsidRPr="00C85182">
        <w:rPr>
          <w:rFonts w:ascii="Times New Roman" w:eastAsia="等线" w:hAnsi="Times New Roman"/>
          <w:color w:val="000000"/>
          <w:sz w:val="24"/>
          <w:szCs w:val="24"/>
        </w:rPr>
        <w:t xml:space="preserve">Co-PI, Dr. </w:t>
      </w:r>
      <w:proofErr w:type="spellStart"/>
      <w:r w:rsidRPr="00C85182">
        <w:rPr>
          <w:rFonts w:ascii="Times New Roman" w:eastAsia="等线" w:hAnsi="Times New Roman"/>
          <w:color w:val="000000"/>
          <w:sz w:val="24"/>
          <w:szCs w:val="24"/>
        </w:rPr>
        <w:t>Chuan</w:t>
      </w:r>
      <w:proofErr w:type="spellEnd"/>
      <w:r w:rsidRPr="00C85182">
        <w:rPr>
          <w:rFonts w:ascii="Times New Roman" w:eastAsia="等线" w:hAnsi="Times New Roman"/>
          <w:color w:val="000000"/>
          <w:sz w:val="24"/>
          <w:szCs w:val="24"/>
        </w:rPr>
        <w:t xml:space="preserve"> Wu is an expert in cloud computing and big data analytics systems</w:t>
      </w:r>
      <w:r>
        <w:rPr>
          <w:rFonts w:ascii="Times New Roman" w:eastAsia="等线" w:hAnsi="Times New Roman"/>
          <w:color w:val="000000"/>
          <w:sz w:val="24"/>
          <w:szCs w:val="24"/>
        </w:rPr>
        <w:t xml:space="preserve"> </w:t>
      </w:r>
      <w:r w:rsidRPr="00C85182">
        <w:rPr>
          <w:rFonts w:ascii="Times New Roman" w:eastAsia="等线" w:hAnsi="Times New Roman"/>
          <w:color w:val="000000"/>
          <w:sz w:val="24"/>
          <w:szCs w:val="24"/>
        </w:rPr>
        <w:t>/</w:t>
      </w:r>
      <w:r>
        <w:rPr>
          <w:rFonts w:ascii="Times New Roman" w:eastAsia="等线" w:hAnsi="Times New Roman"/>
          <w:color w:val="000000"/>
          <w:sz w:val="24"/>
          <w:szCs w:val="24"/>
        </w:rPr>
        <w:t xml:space="preserve"> </w:t>
      </w:r>
      <w:r w:rsidRPr="00C85182">
        <w:rPr>
          <w:rFonts w:ascii="Times New Roman" w:eastAsia="等线" w:hAnsi="Times New Roman"/>
          <w:color w:val="000000"/>
          <w:sz w:val="24"/>
          <w:szCs w:val="24"/>
        </w:rPr>
        <w:t>platforms. She has built large-scale distributed big data analytics/machine learning systems and published in top venues in the area. She has served as program committee members and review panels for leading database/system conferences and journals. She will assist in the implementation, storage and processing of large-scale knowledge graphs.</w:t>
      </w:r>
      <w:r w:rsidRPr="00C85182" w:rsidDel="00C85182">
        <w:rPr>
          <w:rFonts w:ascii="Times New Roman" w:eastAsia="等线" w:hAnsi="Times New Roman"/>
          <w:color w:val="000000"/>
          <w:sz w:val="24"/>
          <w:szCs w:val="24"/>
        </w:rPr>
        <w:t xml:space="preserve"> </w:t>
      </w:r>
    </w:p>
    <w:p w14:paraId="240DBC4C" w14:textId="77777777" w:rsidR="00562B47" w:rsidRDefault="00562B47" w:rsidP="00096999">
      <w:pPr>
        <w:adjustRightInd w:val="0"/>
        <w:snapToGrid w:val="0"/>
        <w:contextualSpacing/>
        <w:jc w:val="both"/>
        <w:rPr>
          <w:rFonts w:ascii="Times New Roman" w:hAnsi="Times New Roman"/>
          <w:color w:val="000000"/>
          <w:sz w:val="24"/>
          <w:szCs w:val="24"/>
        </w:rPr>
      </w:pPr>
    </w:p>
    <w:p w14:paraId="226E23AE" w14:textId="75499CB5" w:rsidR="00096999" w:rsidRDefault="00096999" w:rsidP="00096999">
      <w:pPr>
        <w:adjustRightInd w:val="0"/>
        <w:snapToGrid w:val="0"/>
        <w:contextualSpacing/>
        <w:jc w:val="both"/>
        <w:rPr>
          <w:rFonts w:ascii="Times New Roman" w:hAnsi="Times New Roman"/>
          <w:color w:val="000000"/>
          <w:sz w:val="24"/>
          <w:szCs w:val="24"/>
        </w:rPr>
      </w:pPr>
      <w:r>
        <w:rPr>
          <w:rFonts w:ascii="Times New Roman" w:hAnsi="Times New Roman"/>
          <w:color w:val="000000"/>
          <w:sz w:val="24"/>
          <w:szCs w:val="24"/>
        </w:rPr>
        <w:t xml:space="preserve">Co-PI, Prof. Reynold CK Cheng is an expert in data management and </w:t>
      </w:r>
      <w:r w:rsidRPr="00493C09">
        <w:rPr>
          <w:rFonts w:ascii="Times New Roman" w:hAnsi="Times New Roman"/>
          <w:color w:val="000000"/>
          <w:sz w:val="24"/>
          <w:szCs w:val="24"/>
        </w:rPr>
        <w:t>mining of uncertain data</w:t>
      </w:r>
      <w:r>
        <w:rPr>
          <w:rFonts w:ascii="Times New Roman" w:hAnsi="Times New Roman"/>
          <w:color w:val="000000"/>
          <w:sz w:val="24"/>
          <w:szCs w:val="24"/>
        </w:rPr>
        <w:t xml:space="preserve">. He has led projects involving application of heterogeneous information networks to solve real world problems and developed efficient query algorithms for large-scale graph databases. </w:t>
      </w:r>
      <w:r w:rsidRPr="008A213E">
        <w:rPr>
          <w:rFonts w:ascii="Times New Roman" w:hAnsi="Times New Roman"/>
          <w:color w:val="000000"/>
          <w:sz w:val="24"/>
          <w:szCs w:val="24"/>
        </w:rPr>
        <w:t xml:space="preserve">He has served on program committees and review panels for leading database conferences and </w:t>
      </w:r>
      <w:r w:rsidRPr="008A213E">
        <w:rPr>
          <w:rFonts w:ascii="Times New Roman" w:hAnsi="Times New Roman"/>
          <w:color w:val="000000"/>
          <w:sz w:val="24"/>
          <w:szCs w:val="24"/>
        </w:rPr>
        <w:lastRenderedPageBreak/>
        <w:t>journals.</w:t>
      </w:r>
      <w:r>
        <w:rPr>
          <w:rFonts w:ascii="Times New Roman" w:hAnsi="Times New Roman"/>
          <w:color w:val="000000"/>
          <w:sz w:val="24"/>
          <w:szCs w:val="24"/>
        </w:rPr>
        <w:t xml:space="preserve"> He will provide   database tools to build large-scale COVID-19 knowledge graph and apply computational techniques for drug repurposing and research using knowledge graphs.</w:t>
      </w:r>
    </w:p>
    <w:p w14:paraId="0C008633" w14:textId="77777777" w:rsidR="00096999" w:rsidRDefault="00096999" w:rsidP="00096999">
      <w:pPr>
        <w:adjustRightInd w:val="0"/>
        <w:snapToGrid w:val="0"/>
        <w:contextualSpacing/>
        <w:jc w:val="both"/>
        <w:rPr>
          <w:rFonts w:ascii="Times New Roman" w:hAnsi="Times New Roman"/>
          <w:b/>
          <w:color w:val="000000"/>
          <w:sz w:val="24"/>
          <w:szCs w:val="24"/>
        </w:rPr>
      </w:pPr>
    </w:p>
    <w:p w14:paraId="4191DDD5" w14:textId="77777777" w:rsidR="00562B47" w:rsidRDefault="00562B47" w:rsidP="00096999">
      <w:pPr>
        <w:adjustRightInd w:val="0"/>
        <w:snapToGrid w:val="0"/>
        <w:contextualSpacing/>
        <w:jc w:val="both"/>
        <w:rPr>
          <w:rFonts w:ascii="Times New Roman" w:hAnsi="Times New Roman"/>
          <w:b/>
          <w:color w:val="000000"/>
          <w:sz w:val="24"/>
          <w:szCs w:val="24"/>
        </w:rPr>
      </w:pPr>
    </w:p>
    <w:p w14:paraId="2B103101" w14:textId="77777777" w:rsidR="00562B47" w:rsidRDefault="00562B47" w:rsidP="00096999">
      <w:pPr>
        <w:adjustRightInd w:val="0"/>
        <w:snapToGrid w:val="0"/>
        <w:contextualSpacing/>
        <w:jc w:val="both"/>
        <w:rPr>
          <w:rFonts w:ascii="Times New Roman" w:hAnsi="Times New Roman"/>
          <w:b/>
          <w:color w:val="000000"/>
          <w:sz w:val="24"/>
          <w:szCs w:val="24"/>
        </w:rPr>
      </w:pPr>
    </w:p>
    <w:p w14:paraId="765B8973" w14:textId="13F7F8CB" w:rsidR="00096999" w:rsidRPr="007649CE" w:rsidRDefault="00096999" w:rsidP="00096999">
      <w:pPr>
        <w:adjustRightInd w:val="0"/>
        <w:snapToGrid w:val="0"/>
        <w:contextualSpacing/>
        <w:jc w:val="both"/>
        <w:rPr>
          <w:rFonts w:ascii="Times New Roman" w:hAnsi="Times New Roman"/>
          <w:b/>
          <w:color w:val="000000"/>
          <w:sz w:val="24"/>
          <w:szCs w:val="24"/>
        </w:rPr>
      </w:pPr>
      <w:r>
        <w:rPr>
          <w:rFonts w:ascii="Times New Roman" w:hAnsi="Times New Roman"/>
          <w:b/>
          <w:color w:val="000000"/>
          <w:sz w:val="24"/>
          <w:szCs w:val="24"/>
        </w:rPr>
        <w:t xml:space="preserve">Expertise in Infectious diseases and </w:t>
      </w:r>
      <w:r w:rsidRPr="007649CE">
        <w:rPr>
          <w:rFonts w:ascii="Times New Roman" w:hAnsi="Times New Roman"/>
          <w:b/>
          <w:color w:val="000000"/>
          <w:sz w:val="24"/>
          <w:szCs w:val="24"/>
        </w:rPr>
        <w:t>Medicine</w:t>
      </w:r>
    </w:p>
    <w:p w14:paraId="2E07A8B4" w14:textId="77777777" w:rsidR="00562B47" w:rsidRDefault="00562B47" w:rsidP="00096999">
      <w:pPr>
        <w:adjustRightInd w:val="0"/>
        <w:snapToGrid w:val="0"/>
        <w:contextualSpacing/>
        <w:jc w:val="both"/>
        <w:rPr>
          <w:rFonts w:ascii="Times New Roman" w:eastAsia="等线" w:hAnsi="Times New Roman"/>
          <w:color w:val="000000"/>
          <w:sz w:val="24"/>
          <w:szCs w:val="24"/>
        </w:rPr>
      </w:pPr>
    </w:p>
    <w:p w14:paraId="30B4E64E" w14:textId="2734C21D" w:rsidR="00096999" w:rsidRDefault="00096999" w:rsidP="00096999">
      <w:pPr>
        <w:adjustRightInd w:val="0"/>
        <w:snapToGrid w:val="0"/>
        <w:contextualSpacing/>
        <w:jc w:val="both"/>
        <w:rPr>
          <w:rFonts w:ascii="Times New Roman" w:eastAsia="等线" w:hAnsi="Times New Roman"/>
          <w:color w:val="000000"/>
          <w:sz w:val="24"/>
          <w:szCs w:val="24"/>
        </w:rPr>
      </w:pPr>
      <w:r>
        <w:rPr>
          <w:rFonts w:ascii="Times New Roman" w:eastAsia="等线" w:hAnsi="Times New Roman"/>
          <w:color w:val="000000"/>
          <w:sz w:val="24"/>
          <w:szCs w:val="24"/>
        </w:rPr>
        <w:t>Co-PI, Prof. Ivan FN Hung is a</w:t>
      </w:r>
      <w:r w:rsidRPr="00D30533">
        <w:rPr>
          <w:rFonts w:ascii="Times New Roman" w:eastAsia="等线" w:hAnsi="Times New Roman"/>
          <w:color w:val="000000"/>
          <w:sz w:val="24"/>
          <w:szCs w:val="24"/>
        </w:rPr>
        <w:t xml:space="preserve"> </w:t>
      </w:r>
      <w:r>
        <w:rPr>
          <w:rFonts w:ascii="Times New Roman" w:eastAsia="等线" w:hAnsi="Times New Roman"/>
          <w:color w:val="000000"/>
          <w:sz w:val="24"/>
          <w:szCs w:val="24"/>
        </w:rPr>
        <w:t>world-renowned expert</w:t>
      </w:r>
      <w:r w:rsidRPr="00D30533">
        <w:rPr>
          <w:rFonts w:ascii="Times New Roman" w:eastAsia="等线" w:hAnsi="Times New Roman"/>
          <w:color w:val="000000"/>
          <w:sz w:val="24"/>
          <w:szCs w:val="24"/>
        </w:rPr>
        <w:t xml:space="preserve"> in </w:t>
      </w:r>
      <w:r>
        <w:rPr>
          <w:rFonts w:ascii="Times New Roman" w:eastAsia="等线" w:hAnsi="Times New Roman"/>
          <w:color w:val="000000"/>
          <w:sz w:val="24"/>
          <w:szCs w:val="24"/>
        </w:rPr>
        <w:t>i</w:t>
      </w:r>
      <w:r w:rsidRPr="00D30533">
        <w:rPr>
          <w:rFonts w:ascii="Times New Roman" w:eastAsia="等线" w:hAnsi="Times New Roman"/>
          <w:color w:val="000000"/>
          <w:sz w:val="24"/>
          <w:szCs w:val="24"/>
        </w:rPr>
        <w:t xml:space="preserve">nfectious </w:t>
      </w:r>
      <w:r>
        <w:rPr>
          <w:rFonts w:ascii="Times New Roman" w:eastAsia="等线" w:hAnsi="Times New Roman"/>
          <w:color w:val="000000"/>
          <w:sz w:val="24"/>
          <w:szCs w:val="24"/>
        </w:rPr>
        <w:t>d</w:t>
      </w:r>
      <w:r w:rsidRPr="00D30533">
        <w:rPr>
          <w:rFonts w:ascii="Times New Roman" w:eastAsia="等线" w:hAnsi="Times New Roman"/>
          <w:color w:val="000000"/>
          <w:sz w:val="24"/>
          <w:szCs w:val="24"/>
        </w:rPr>
        <w:t>isease</w:t>
      </w:r>
      <w:r>
        <w:rPr>
          <w:rFonts w:ascii="Times New Roman" w:eastAsia="等线" w:hAnsi="Times New Roman"/>
          <w:color w:val="000000"/>
          <w:sz w:val="24"/>
          <w:szCs w:val="24"/>
        </w:rPr>
        <w:t>s and a pioneer in COVID-19 drug treatment. He recently led a randomized clinical trial showing superiority of triple therapy of lopinavir/ritonavir, ribavirin and interferon beta-1b over lopinavir/ritonavir in COVID-19 patients. He will be responsible for assessing the clinical applicability of the drug candidates found from knowledge graphs and advise on the potential for selected candidates to be further validated in clinical trials.</w:t>
      </w:r>
    </w:p>
    <w:p w14:paraId="04437F9C" w14:textId="77777777" w:rsidR="00562B47" w:rsidRDefault="00562B47" w:rsidP="00096999">
      <w:pPr>
        <w:adjustRightInd w:val="0"/>
        <w:snapToGrid w:val="0"/>
        <w:contextualSpacing/>
        <w:jc w:val="both"/>
        <w:rPr>
          <w:rFonts w:ascii="Times New Roman" w:eastAsia="等线" w:hAnsi="Times New Roman"/>
          <w:color w:val="000000"/>
          <w:sz w:val="24"/>
          <w:szCs w:val="24"/>
        </w:rPr>
      </w:pPr>
    </w:p>
    <w:p w14:paraId="26F41CF9" w14:textId="76DFD6E1" w:rsidR="00096999" w:rsidRDefault="00096999" w:rsidP="00096999">
      <w:pPr>
        <w:adjustRightInd w:val="0"/>
        <w:snapToGrid w:val="0"/>
        <w:contextualSpacing/>
        <w:jc w:val="both"/>
        <w:rPr>
          <w:sz w:val="24"/>
          <w:szCs w:val="24"/>
          <w:lang w:eastAsia="zh-TW"/>
        </w:rPr>
      </w:pPr>
      <w:r>
        <w:rPr>
          <w:rFonts w:ascii="Times New Roman" w:eastAsia="等线" w:hAnsi="Times New Roman"/>
          <w:color w:val="000000"/>
          <w:sz w:val="24"/>
          <w:szCs w:val="24"/>
        </w:rPr>
        <w:t>Co-PI, Prof. David CW Siu is a leading cardiologist and stem cell biologist. His current work on COVID-19 include assessment of cardiovascular sequelae of COVID-19 patients, and disease modelling and drug screening using human induced pluripotent stem cell platform. His recent work demonstrated cytopathogenic effects of SARS-CoV-2 on human cardiomyocytes and its relationship with ACE2 expression. He will be responsible for the clinical interpretation of findings from the knowledge graph and advise on the testing of potential drug candidates using cell-based platforms.</w:t>
      </w:r>
    </w:p>
    <w:p w14:paraId="3C9E0917" w14:textId="77777777" w:rsidR="00096999" w:rsidRPr="002F2A3F" w:rsidRDefault="00096999" w:rsidP="00B21B5F">
      <w:pPr>
        <w:snapToGrid w:val="0"/>
        <w:spacing w:after="0" w:line="240" w:lineRule="auto"/>
        <w:contextualSpacing/>
        <w:jc w:val="both"/>
        <w:rPr>
          <w:rFonts w:ascii="Times New Roman" w:eastAsia="等线" w:hAnsi="Times New Roman" w:cs="Times New Roman"/>
          <w:color w:val="000000"/>
          <w:sz w:val="24"/>
          <w:szCs w:val="24"/>
        </w:rPr>
      </w:pPr>
    </w:p>
    <w:sectPr w:rsidR="00096999" w:rsidRPr="002F2A3F" w:rsidSect="00045805">
      <w:footerReference w:type="default" r:id="rId14"/>
      <w:pgSz w:w="11906" w:h="16838"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cyan96" w:date="2020-06-04T12:21:00Z" w:initials="k">
    <w:p w14:paraId="470E777E" w14:textId="627AF4FF" w:rsidR="00136947" w:rsidRPr="00136947" w:rsidRDefault="00136947">
      <w:pPr>
        <w:pStyle w:val="ab"/>
        <w:rPr>
          <w:lang w:val="x-none"/>
        </w:rPr>
      </w:pPr>
      <w:r>
        <w:rPr>
          <w:rStyle w:val="a5"/>
        </w:rPr>
        <w:annotationRef/>
      </w:r>
      <w:r>
        <w:rPr>
          <w:b/>
          <w:spacing w:val="-1"/>
          <w:u w:val="single"/>
          <w:lang w:eastAsia="zh-TW"/>
        </w:rPr>
        <w:t>a maximum of 10 A4 pages in total in standard RGC format for items (a) background, and (b)</w:t>
      </w:r>
      <w:r w:rsidRPr="00136947">
        <w:t xml:space="preserve"> </w:t>
      </w:r>
      <w:r w:rsidRPr="00136947">
        <w:rPr>
          <w:b/>
          <w:spacing w:val="-1"/>
          <w:u w:val="single"/>
          <w:lang w:eastAsia="zh-TW"/>
        </w:rPr>
        <w:t>Research plan and methodology</w:t>
      </w:r>
    </w:p>
  </w:comment>
  <w:comment w:id="2" w:author="kcyan96" w:date="2020-06-05T16:23:00Z" w:initials="k">
    <w:p w14:paraId="631E7E56" w14:textId="0EB646EA" w:rsidR="00EA28F2" w:rsidRDefault="00855D0B">
      <w:pPr>
        <w:pStyle w:val="ab"/>
      </w:pPr>
      <w:r>
        <w:rPr>
          <w:rStyle w:val="a5"/>
        </w:rPr>
        <w:annotationRef/>
      </w:r>
      <w:r w:rsidR="00EA28F2">
        <w:t>@</w:t>
      </w:r>
      <w:r w:rsidR="00A1008F">
        <w:t>Xiaodong/Min/Reynold</w:t>
      </w:r>
    </w:p>
    <w:p w14:paraId="3D66A88E" w14:textId="0D5DD0C3" w:rsidR="00855D0B" w:rsidRDefault="00855D0B">
      <w:pPr>
        <w:pStyle w:val="ab"/>
      </w:pPr>
      <w:r>
        <w:t xml:space="preserve">Appreciate if could suggest some references and CS papers where knowledge graph had been applied in </w:t>
      </w:r>
      <w:r w:rsidR="00A60282">
        <w:t>healthcare</w:t>
      </w:r>
      <w:r>
        <w:t xml:space="preserve"> realm</w:t>
      </w:r>
    </w:p>
  </w:comment>
  <w:comment w:id="3" w:author="晓东 李" w:date="2020-06-10T13:36:00Z" w:initials="晓东">
    <w:p w14:paraId="3B0BFA10" w14:textId="2654588D" w:rsidR="001512E9" w:rsidRDefault="001512E9">
      <w:pPr>
        <w:pStyle w:val="ab"/>
        <w:rPr>
          <w:rFonts w:eastAsia="等线"/>
        </w:rPr>
      </w:pPr>
      <w:r>
        <w:rPr>
          <w:rFonts w:eastAsia="等线" w:hint="eastAsia"/>
        </w:rPr>
        <w:t>O</w:t>
      </w:r>
      <w:r>
        <w:rPr>
          <w:rFonts w:eastAsia="等线"/>
        </w:rPr>
        <w:t>ne paper just released by ICDE2020 is very related to the topic. It recommends herbs by analyzing a knowledge graph composed by symptom-syndrome-herb relationships.</w:t>
      </w:r>
    </w:p>
    <w:p w14:paraId="65357FFC" w14:textId="543EAEDC" w:rsidR="001512E9" w:rsidRDefault="001512E9">
      <w:pPr>
        <w:pStyle w:val="ab"/>
        <w:rPr>
          <w:rFonts w:eastAsia="等线"/>
        </w:rPr>
      </w:pPr>
      <w:proofErr w:type="spellStart"/>
      <w:r>
        <w:rPr>
          <w:rFonts w:ascii="Arial" w:hAnsi="Arial" w:cs="Arial"/>
          <w:color w:val="222222"/>
          <w:shd w:val="clear" w:color="auto" w:fill="FFFFFF"/>
        </w:rPr>
        <w:t>Jin</w:t>
      </w:r>
      <w:proofErr w:type="spellEnd"/>
      <w:r>
        <w:rPr>
          <w:rFonts w:ascii="Arial" w:hAnsi="Arial" w:cs="Arial"/>
          <w:color w:val="222222"/>
          <w:shd w:val="clear" w:color="auto" w:fill="FFFFFF"/>
        </w:rPr>
        <w:t xml:space="preserve"> Y, Zhang W, He X, Wang X, Wang X. Syndrome-aware Herb Recommendation with Multi-Graph Convolution Network. In2020 IEEE 36th International Conference on Data Engineering (ICDE) 2020 Apr 20 (pp. 145-156). IEEE.</w:t>
      </w:r>
    </w:p>
    <w:p w14:paraId="6CBB2892" w14:textId="77777777" w:rsidR="001512E9" w:rsidRDefault="001512E9">
      <w:pPr>
        <w:pStyle w:val="ab"/>
        <w:rPr>
          <w:rFonts w:eastAsia="等线"/>
        </w:rPr>
      </w:pPr>
    </w:p>
    <w:p w14:paraId="1A28D14D" w14:textId="55850FC7" w:rsidR="008449CB" w:rsidRDefault="008449CB">
      <w:pPr>
        <w:pStyle w:val="ab"/>
        <w:rPr>
          <w:rFonts w:eastAsia="等线"/>
        </w:rPr>
      </w:pPr>
      <w:r>
        <w:rPr>
          <w:rStyle w:val="a5"/>
        </w:rPr>
        <w:annotationRef/>
      </w:r>
      <w:r w:rsidR="001512E9">
        <w:rPr>
          <w:rFonts w:eastAsia="等线"/>
        </w:rPr>
        <w:t xml:space="preserve">There is </w:t>
      </w:r>
      <w:r w:rsidR="001512E9">
        <w:rPr>
          <w:rFonts w:eastAsia="等线" w:hint="eastAsia"/>
        </w:rPr>
        <w:t>a</w:t>
      </w:r>
      <w:r w:rsidR="001512E9">
        <w:rPr>
          <w:rFonts w:eastAsia="等线"/>
        </w:rPr>
        <w:t xml:space="preserve">lso a paper about covid-19 knowledge graph in </w:t>
      </w:r>
      <w:proofErr w:type="spellStart"/>
      <w:r w:rsidR="001512E9">
        <w:rPr>
          <w:rFonts w:eastAsia="等线"/>
        </w:rPr>
        <w:t>biorxiv</w:t>
      </w:r>
      <w:proofErr w:type="spellEnd"/>
      <w:r w:rsidR="001512E9">
        <w:rPr>
          <w:rFonts w:eastAsia="等线"/>
        </w:rPr>
        <w:t>. Not sure if we can cite it.</w:t>
      </w:r>
    </w:p>
    <w:p w14:paraId="1619BB72" w14:textId="4D47288D" w:rsidR="001512E9" w:rsidRPr="001512E9" w:rsidRDefault="001512E9">
      <w:pPr>
        <w:pStyle w:val="ab"/>
        <w:rPr>
          <w:rFonts w:eastAsia="等线"/>
        </w:rPr>
      </w:pPr>
      <w:r>
        <w:rPr>
          <w:rFonts w:ascii="Arial" w:hAnsi="Arial" w:cs="Arial"/>
          <w:color w:val="222222"/>
          <w:shd w:val="clear" w:color="auto" w:fill="FFFFFF"/>
        </w:rPr>
        <w:t xml:space="preserve">Domingo-Fernandez D, </w:t>
      </w:r>
      <w:proofErr w:type="spellStart"/>
      <w:r>
        <w:rPr>
          <w:rFonts w:ascii="Arial" w:hAnsi="Arial" w:cs="Arial"/>
          <w:color w:val="222222"/>
          <w:shd w:val="clear" w:color="auto" w:fill="FFFFFF"/>
        </w:rPr>
        <w:t>Baksi</w:t>
      </w:r>
      <w:proofErr w:type="spellEnd"/>
      <w:r>
        <w:rPr>
          <w:rFonts w:ascii="Arial" w:hAnsi="Arial" w:cs="Arial"/>
          <w:color w:val="222222"/>
          <w:shd w:val="clear" w:color="auto" w:fill="FFFFFF"/>
        </w:rPr>
        <w:t xml:space="preserve"> S, Schultz B, </w:t>
      </w:r>
      <w:proofErr w:type="spellStart"/>
      <w:r>
        <w:rPr>
          <w:rFonts w:ascii="Arial" w:hAnsi="Arial" w:cs="Arial"/>
          <w:color w:val="222222"/>
          <w:shd w:val="clear" w:color="auto" w:fill="FFFFFF"/>
        </w:rPr>
        <w:t>Gadiya</w:t>
      </w:r>
      <w:proofErr w:type="spellEnd"/>
      <w:r>
        <w:rPr>
          <w:rFonts w:ascii="Arial" w:hAnsi="Arial" w:cs="Arial"/>
          <w:color w:val="222222"/>
          <w:shd w:val="clear" w:color="auto" w:fill="FFFFFF"/>
        </w:rPr>
        <w:t xml:space="preserve"> Y, Karki R, </w:t>
      </w:r>
      <w:proofErr w:type="spellStart"/>
      <w:r>
        <w:rPr>
          <w:rFonts w:ascii="Arial" w:hAnsi="Arial" w:cs="Arial"/>
          <w:color w:val="222222"/>
          <w:shd w:val="clear" w:color="auto" w:fill="FFFFFF"/>
        </w:rPr>
        <w:t>Raschka</w:t>
      </w:r>
      <w:proofErr w:type="spellEnd"/>
      <w:r>
        <w:rPr>
          <w:rFonts w:ascii="Arial" w:hAnsi="Arial" w:cs="Arial"/>
          <w:color w:val="222222"/>
          <w:shd w:val="clear" w:color="auto" w:fill="FFFFFF"/>
        </w:rPr>
        <w:t xml:space="preserve"> T, Ebeling C, Hofmann-</w:t>
      </w:r>
      <w:proofErr w:type="spellStart"/>
      <w:r>
        <w:rPr>
          <w:rFonts w:ascii="Arial" w:hAnsi="Arial" w:cs="Arial"/>
          <w:color w:val="222222"/>
          <w:shd w:val="clear" w:color="auto" w:fill="FFFFFF"/>
        </w:rPr>
        <w:t>Apitius</w:t>
      </w:r>
      <w:proofErr w:type="spellEnd"/>
      <w:r>
        <w:rPr>
          <w:rFonts w:ascii="Arial" w:hAnsi="Arial" w:cs="Arial"/>
          <w:color w:val="222222"/>
          <w:shd w:val="clear" w:color="auto" w:fill="FFFFFF"/>
        </w:rPr>
        <w:t xml:space="preserve"> M. COVID-19 Knowledge Graph: a computable, multi-modal, cause-and-effect knowledge model of COVID-19 pathophysiology. </w:t>
      </w:r>
      <w:proofErr w:type="spellStart"/>
      <w:r>
        <w:rPr>
          <w:rFonts w:ascii="Arial" w:hAnsi="Arial" w:cs="Arial"/>
          <w:color w:val="222222"/>
          <w:shd w:val="clear" w:color="auto" w:fill="FFFFFF"/>
        </w:rPr>
        <w:t>BioRxiv</w:t>
      </w:r>
      <w:proofErr w:type="spellEnd"/>
      <w:r>
        <w:rPr>
          <w:rFonts w:ascii="Arial" w:hAnsi="Arial" w:cs="Arial"/>
          <w:color w:val="222222"/>
          <w:shd w:val="clear" w:color="auto" w:fill="FFFFFF"/>
        </w:rPr>
        <w:t>. 2020 Jan 1.</w:t>
      </w:r>
    </w:p>
  </w:comment>
  <w:comment w:id="4" w:author="kcyan96" w:date="2020-06-04T15:01:00Z" w:initials="k">
    <w:p w14:paraId="21682086" w14:textId="605C3683" w:rsidR="00EA28F2" w:rsidRDefault="00556602">
      <w:pPr>
        <w:pStyle w:val="ab"/>
      </w:pPr>
      <w:r>
        <w:rPr>
          <w:rStyle w:val="a5"/>
        </w:rPr>
        <w:annotationRef/>
      </w:r>
      <w:r w:rsidR="00EA28F2">
        <w:t>@</w:t>
      </w:r>
      <w:r w:rsidR="0063552B">
        <w:t>R</w:t>
      </w:r>
      <w:r w:rsidR="00A1008F">
        <w:t>B/</w:t>
      </w:r>
      <w:r w:rsidR="00677440">
        <w:t>Xiaodong</w:t>
      </w:r>
      <w:r w:rsidR="00A1008F">
        <w:t>/Min</w:t>
      </w:r>
    </w:p>
    <w:p w14:paraId="303AB6B7" w14:textId="23E19D9C" w:rsidR="00556602" w:rsidRDefault="00556602">
      <w:pPr>
        <w:pStyle w:val="ab"/>
      </w:pPr>
      <w:r>
        <w:t xml:space="preserve">please </w:t>
      </w:r>
      <w:r w:rsidR="00741AF8">
        <w:t xml:space="preserve">confirm and </w:t>
      </w:r>
      <w:r>
        <w:t>add the list of data sources that we will use and some details about each.</w:t>
      </w:r>
    </w:p>
  </w:comment>
  <w:comment w:id="5" w:author="晓东 李" w:date="2020-06-10T14:11:00Z" w:initials="晓东">
    <w:p w14:paraId="35442C35" w14:textId="4FBDC210" w:rsidR="001512E9" w:rsidRDefault="001512E9">
      <w:pPr>
        <w:pStyle w:val="ab"/>
        <w:rPr>
          <w:rFonts w:eastAsia="等线"/>
        </w:rPr>
      </w:pPr>
      <w:r>
        <w:rPr>
          <w:rStyle w:val="a5"/>
        </w:rPr>
        <w:annotationRef/>
      </w:r>
      <w:r>
        <w:rPr>
          <w:rFonts w:eastAsia="等线" w:hint="eastAsia"/>
        </w:rPr>
        <w:t>T</w:t>
      </w:r>
      <w:r>
        <w:rPr>
          <w:rFonts w:eastAsia="等线"/>
        </w:rPr>
        <w:t xml:space="preserve">he data sources look fine from my side. </w:t>
      </w:r>
      <w:r w:rsidR="007068A5">
        <w:rPr>
          <w:rFonts w:eastAsia="等线"/>
        </w:rPr>
        <w:t xml:space="preserve">Shall we address the research gap here? Reviewers may wonder why it bothers when </w:t>
      </w:r>
      <w:proofErr w:type="spellStart"/>
      <w:r w:rsidR="007068A5">
        <w:rPr>
          <w:rFonts w:eastAsia="等线"/>
        </w:rPr>
        <w:t>OpenKG</w:t>
      </w:r>
      <w:proofErr w:type="spellEnd"/>
      <w:r w:rsidR="007068A5">
        <w:rPr>
          <w:rFonts w:eastAsia="等线"/>
        </w:rPr>
        <w:t xml:space="preserve"> is already there.</w:t>
      </w:r>
      <w:r w:rsidR="003C5540">
        <w:rPr>
          <w:rFonts w:eastAsia="等线"/>
        </w:rPr>
        <w:t xml:space="preserve"> Maybe we can address that the construction of covid-19 knowledge graph is a data integration process, because: </w:t>
      </w:r>
    </w:p>
    <w:p w14:paraId="7225E105" w14:textId="237DC1A5" w:rsidR="003C5540" w:rsidRDefault="003C5540">
      <w:pPr>
        <w:pStyle w:val="ab"/>
        <w:rPr>
          <w:rFonts w:eastAsia="等线"/>
        </w:rPr>
      </w:pPr>
      <w:r>
        <w:rPr>
          <w:rFonts w:eastAsia="等线" w:hint="eastAsia"/>
        </w:rPr>
        <w:t>1</w:t>
      </w:r>
      <w:r>
        <w:rPr>
          <w:rFonts w:eastAsia="等线"/>
        </w:rPr>
        <w:t>. Current knowledge graphs contain little drug information thus cannot be used for drug repurposing.</w:t>
      </w:r>
    </w:p>
    <w:p w14:paraId="3F052407" w14:textId="77777777" w:rsidR="003C5540" w:rsidRDefault="003C5540">
      <w:pPr>
        <w:pStyle w:val="ab"/>
        <w:rPr>
          <w:rFonts w:eastAsia="等线"/>
        </w:rPr>
      </w:pPr>
      <w:r>
        <w:rPr>
          <w:rFonts w:eastAsia="等线"/>
        </w:rPr>
        <w:t xml:space="preserve">2. </w:t>
      </w:r>
      <w:proofErr w:type="spellStart"/>
      <w:r>
        <w:rPr>
          <w:rFonts w:eastAsia="等线"/>
        </w:rPr>
        <w:t>OpenKG</w:t>
      </w:r>
      <w:proofErr w:type="spellEnd"/>
      <w:r>
        <w:rPr>
          <w:rFonts w:eastAsia="等线"/>
        </w:rPr>
        <w:t xml:space="preserve"> is a set of disconnected small knowledge graphs, e.g., drug-virus-protein and virus-gene-protein. </w:t>
      </w:r>
    </w:p>
    <w:p w14:paraId="51207B5C" w14:textId="75B6A076" w:rsidR="003C5540" w:rsidRPr="003C5540" w:rsidRDefault="003C5540">
      <w:pPr>
        <w:pStyle w:val="ab"/>
        <w:rPr>
          <w:rFonts w:eastAsia="等线"/>
        </w:rPr>
      </w:pPr>
      <w:r>
        <w:rPr>
          <w:rFonts w:eastAsia="等线" w:hint="eastAsia"/>
        </w:rPr>
        <w:t>3</w:t>
      </w:r>
      <w:r>
        <w:rPr>
          <w:rFonts w:eastAsia="等线"/>
        </w:rPr>
        <w:t>. Each data source only describe some aspects of the data, with different terms/alias, and may be updated from time to time.</w:t>
      </w:r>
    </w:p>
  </w:comment>
  <w:comment w:id="6" w:author="kcyan96" w:date="2020-06-05T17:29:00Z" w:initials="k">
    <w:p w14:paraId="5511CFA6" w14:textId="77777777" w:rsidR="00DD286E" w:rsidRDefault="00DD286E" w:rsidP="00DD286E">
      <w:pPr>
        <w:pStyle w:val="ab"/>
      </w:pPr>
      <w:r>
        <w:rPr>
          <w:rStyle w:val="a5"/>
        </w:rPr>
        <w:annotationRef/>
      </w:r>
      <w:r>
        <w:t>@ Xiaodong/Min</w:t>
      </w:r>
    </w:p>
    <w:p w14:paraId="2757ECC5" w14:textId="77777777" w:rsidR="00DD286E" w:rsidRDefault="00DD286E" w:rsidP="00DD286E">
      <w:pPr>
        <w:pStyle w:val="ab"/>
      </w:pPr>
    </w:p>
    <w:p w14:paraId="732316C2" w14:textId="77777777" w:rsidR="00DD286E" w:rsidRDefault="00DD286E" w:rsidP="00DD286E">
      <w:pPr>
        <w:pStyle w:val="ab"/>
      </w:pPr>
      <w:r>
        <w:t>Please help expand the methodology with terms and algorithms relevant to</w:t>
      </w:r>
    </w:p>
    <w:p w14:paraId="242CFE79" w14:textId="77777777" w:rsidR="00DD286E" w:rsidRDefault="00DD286E" w:rsidP="00DD286E">
      <w:pPr>
        <w:pStyle w:val="ab"/>
        <w:numPr>
          <w:ilvl w:val="0"/>
          <w:numId w:val="20"/>
        </w:numPr>
      </w:pPr>
      <w:r>
        <w:t xml:space="preserve"> Description of the knowledge graph concept in general in CS terms</w:t>
      </w:r>
    </w:p>
    <w:p w14:paraId="6D2B344E" w14:textId="77777777" w:rsidR="00DD286E" w:rsidRDefault="00DD286E" w:rsidP="00DD286E">
      <w:pPr>
        <w:pStyle w:val="ab"/>
        <w:numPr>
          <w:ilvl w:val="0"/>
          <w:numId w:val="20"/>
        </w:numPr>
      </w:pPr>
      <w:r>
        <w:t xml:space="preserve"> how to combine the various data sources into a single knowledge graph (the process and methods involved)</w:t>
      </w:r>
    </w:p>
    <w:p w14:paraId="2D829810" w14:textId="77777777" w:rsidR="00DD286E" w:rsidRDefault="00DD286E" w:rsidP="00DD286E">
      <w:pPr>
        <w:pStyle w:val="ab"/>
        <w:numPr>
          <w:ilvl w:val="0"/>
          <w:numId w:val="20"/>
        </w:numPr>
      </w:pPr>
      <w:r>
        <w:t xml:space="preserve"> The size and scale of the knowledge graph and strategies to process and store it</w:t>
      </w:r>
    </w:p>
    <w:p w14:paraId="03A5CE5A" w14:textId="77777777" w:rsidR="00DD286E" w:rsidRDefault="00DD286E" w:rsidP="00DD286E">
      <w:pPr>
        <w:pStyle w:val="ab"/>
        <w:numPr>
          <w:ilvl w:val="0"/>
          <w:numId w:val="20"/>
        </w:numPr>
      </w:pPr>
      <w:r>
        <w:t xml:space="preserve"> Algorithms to extract different kinds of linkages</w:t>
      </w:r>
    </w:p>
    <w:p w14:paraId="19F3FADE" w14:textId="3A204938" w:rsidR="00DD286E" w:rsidRDefault="00DD286E" w:rsidP="00DD286E">
      <w:pPr>
        <w:pStyle w:val="ab"/>
        <w:numPr>
          <w:ilvl w:val="0"/>
          <w:numId w:val="20"/>
        </w:numPr>
      </w:pPr>
      <w:r>
        <w:t xml:space="preserve"> Other relevant methods</w:t>
      </w:r>
    </w:p>
  </w:comment>
  <w:comment w:id="7" w:author="晓东 李" w:date="2020-06-10T15:05:00Z" w:initials="晓东">
    <w:p w14:paraId="4505868E" w14:textId="4E4C9857" w:rsidR="005C1967" w:rsidRPr="005C1967" w:rsidRDefault="005C1967">
      <w:pPr>
        <w:pStyle w:val="ab"/>
        <w:rPr>
          <w:rFonts w:eastAsia="等线"/>
        </w:rPr>
      </w:pPr>
      <w:r>
        <w:rPr>
          <w:rStyle w:val="a5"/>
        </w:rPr>
        <w:annotationRef/>
      </w:r>
      <w:r>
        <w:rPr>
          <w:rFonts w:eastAsia="等线"/>
        </w:rPr>
        <w:t xml:space="preserve">Information added </w:t>
      </w:r>
      <w:r w:rsidR="00A54796">
        <w:rPr>
          <w:rFonts w:eastAsia="等线"/>
        </w:rPr>
        <w:t>is</w:t>
      </w:r>
      <w:r>
        <w:rPr>
          <w:rFonts w:eastAsia="等线"/>
        </w:rPr>
        <w:t xml:space="preserve"> marked bold. </w:t>
      </w:r>
    </w:p>
  </w:comment>
  <w:comment w:id="8" w:author="kcyan96" w:date="2020-06-05T17:26:00Z" w:initials="k">
    <w:p w14:paraId="3344D0BB" w14:textId="77777777" w:rsidR="00DD286E" w:rsidRDefault="00DD286E" w:rsidP="00DD286E">
      <w:pPr>
        <w:pStyle w:val="ab"/>
      </w:pPr>
      <w:r>
        <w:rPr>
          <w:rStyle w:val="a5"/>
        </w:rPr>
        <w:annotationRef/>
      </w:r>
      <w:r>
        <w:t xml:space="preserve">@ </w:t>
      </w:r>
      <w:proofErr w:type="spellStart"/>
      <w:r>
        <w:t>Chuan</w:t>
      </w:r>
      <w:proofErr w:type="spellEnd"/>
      <w:r>
        <w:t>/RB/Reynold</w:t>
      </w:r>
    </w:p>
    <w:p w14:paraId="72085A57" w14:textId="77777777" w:rsidR="00DD286E" w:rsidRDefault="00DD286E" w:rsidP="00DD286E">
      <w:pPr>
        <w:pStyle w:val="ab"/>
      </w:pPr>
    </w:p>
    <w:p w14:paraId="670FB368" w14:textId="77777777" w:rsidR="00DD286E" w:rsidRDefault="00DD286E" w:rsidP="00DD286E">
      <w:pPr>
        <w:pStyle w:val="ab"/>
      </w:pPr>
      <w:r>
        <w:t xml:space="preserve">Please help expand the idea about </w:t>
      </w:r>
    </w:p>
    <w:p w14:paraId="4EEA9302" w14:textId="4A34830B" w:rsidR="00DD286E" w:rsidRDefault="00DD286E" w:rsidP="00DD286E">
      <w:pPr>
        <w:pStyle w:val="ab"/>
        <w:numPr>
          <w:ilvl w:val="0"/>
          <w:numId w:val="20"/>
        </w:numPr>
      </w:pPr>
      <w:r>
        <w:t xml:space="preserve"> how to make the knowledge graph accessible via an open data platform </w:t>
      </w:r>
      <w:r>
        <w:br/>
        <w:t xml:space="preserve">- </w:t>
      </w:r>
      <w:r w:rsidRPr="00AE29CA">
        <w:t>federated learning / Privacy-preserving data mining / machine learning over knowledge graphs</w:t>
      </w:r>
    </w:p>
  </w:comment>
  <w:comment w:id="9" w:author="kcyan96" w:date="2020-06-05T17:33:00Z" w:initials="k">
    <w:p w14:paraId="41C02C0B" w14:textId="77777777" w:rsidR="00C63D79" w:rsidRDefault="00C63D79" w:rsidP="00C63D79">
      <w:pPr>
        <w:pStyle w:val="ab"/>
      </w:pPr>
      <w:r>
        <w:rPr>
          <w:rStyle w:val="a5"/>
        </w:rPr>
        <w:annotationRef/>
      </w:r>
      <w:r>
        <w:t>@ Xiaodong/Min</w:t>
      </w:r>
    </w:p>
    <w:p w14:paraId="19CD2269" w14:textId="04667219" w:rsidR="00C63D79" w:rsidRDefault="00C63D79" w:rsidP="00C63D79">
      <w:pPr>
        <w:pStyle w:val="ab"/>
      </w:pPr>
      <w:r>
        <w:t>Please help expand with more details and references</w:t>
      </w:r>
    </w:p>
  </w:comment>
  <w:comment w:id="10" w:author="晓东 李" w:date="2020-06-10T13:10:00Z" w:initials="晓东">
    <w:p w14:paraId="79104EB6" w14:textId="7DC5F1C2" w:rsidR="00C115B4" w:rsidRPr="00C115B4" w:rsidRDefault="00C115B4">
      <w:pPr>
        <w:pStyle w:val="ab"/>
        <w:rPr>
          <w:rFonts w:eastAsia="等线"/>
        </w:rPr>
      </w:pPr>
      <w:r>
        <w:rPr>
          <w:rStyle w:val="a5"/>
        </w:rPr>
        <w:annotationRef/>
      </w:r>
      <w:r>
        <w:rPr>
          <w:rFonts w:eastAsia="等线"/>
        </w:rPr>
        <w:t xml:space="preserve">Better </w:t>
      </w:r>
      <w:r w:rsidR="00880B4B">
        <w:rPr>
          <w:rFonts w:eastAsia="等线"/>
        </w:rPr>
        <w:t>replace “</w:t>
      </w:r>
      <w:r>
        <w:rPr>
          <w:rFonts w:ascii="Times New Roman" w:hAnsi="Times New Roman"/>
          <w:sz w:val="24"/>
          <w:szCs w:val="24"/>
        </w:rPr>
        <w:t>motif discovery algorithms</w:t>
      </w:r>
      <w:r>
        <w:rPr>
          <w:rFonts w:eastAsia="等线"/>
        </w:rPr>
        <w:t xml:space="preserve">” into a general “data mining techniques”. Below please find the revised </w:t>
      </w:r>
      <w:r w:rsidR="00B81EB8">
        <w:rPr>
          <w:rFonts w:eastAsia="等线"/>
        </w:rPr>
        <w:t>paragraph.</w:t>
      </w:r>
    </w:p>
  </w:comment>
  <w:comment w:id="11" w:author="kcyan96" w:date="2020-06-05T15:31:00Z" w:initials="k">
    <w:p w14:paraId="54A0BC5A" w14:textId="47F2D353" w:rsidR="00EA28F2" w:rsidRDefault="00605309">
      <w:pPr>
        <w:pStyle w:val="ab"/>
      </w:pPr>
      <w:r>
        <w:rPr>
          <w:rStyle w:val="a5"/>
        </w:rPr>
        <w:annotationRef/>
      </w:r>
      <w:r w:rsidR="00EA28F2">
        <w:t>@Xiaodong/Min</w:t>
      </w:r>
    </w:p>
    <w:p w14:paraId="65542C2B" w14:textId="0577811C" w:rsidR="00605309" w:rsidRDefault="00605309">
      <w:pPr>
        <w:pStyle w:val="ab"/>
      </w:pPr>
      <w:r>
        <w:t>Please help expand on how various scores like those from nature paper (and other metrics computable from the graph alone) can be used to rank drug candidates</w:t>
      </w:r>
    </w:p>
  </w:comment>
  <w:comment w:id="12" w:author="晓东 李" w:date="2020-06-10T14:15:00Z" w:initials="晓东">
    <w:p w14:paraId="0A647BE6" w14:textId="668F7179" w:rsidR="007068A5" w:rsidRDefault="007068A5">
      <w:pPr>
        <w:pStyle w:val="ab"/>
        <w:rPr>
          <w:rFonts w:eastAsia="等线"/>
        </w:rPr>
      </w:pPr>
      <w:r>
        <w:rPr>
          <w:rStyle w:val="a5"/>
        </w:rPr>
        <w:annotationRef/>
      </w:r>
      <w:r>
        <w:rPr>
          <w:rFonts w:eastAsia="等线" w:hint="eastAsia"/>
        </w:rPr>
        <w:t>T</w:t>
      </w:r>
      <w:r>
        <w:rPr>
          <w:rFonts w:eastAsia="等线"/>
        </w:rPr>
        <w:t>alked this issue in the meeting last week, without no conclusion. In the herb recommendation paper, the authors have a ground-truth herb set, for each symptom set.</w:t>
      </w:r>
    </w:p>
    <w:p w14:paraId="17887F1E" w14:textId="77777777" w:rsidR="007068A5" w:rsidRPr="007068A5" w:rsidRDefault="007068A5">
      <w:pPr>
        <w:pStyle w:val="ab"/>
        <w:rPr>
          <w:rFonts w:eastAsia="等线"/>
        </w:rPr>
      </w:pPr>
    </w:p>
    <w:p w14:paraId="2C7E2F95" w14:textId="5EA0C0B2" w:rsidR="007068A5" w:rsidRPr="007068A5" w:rsidRDefault="007068A5" w:rsidP="007068A5">
      <w:pPr>
        <w:pStyle w:val="ab"/>
        <w:rPr>
          <w:rFonts w:eastAsia="等线"/>
        </w:rPr>
      </w:pPr>
      <w:r>
        <w:rPr>
          <w:rFonts w:eastAsia="等线"/>
        </w:rPr>
        <w:t>“</w:t>
      </w:r>
      <w:r w:rsidRPr="007068A5">
        <w:rPr>
          <w:rFonts w:eastAsia="等线"/>
        </w:rPr>
        <w:t>In the herb recommendation scenario, given a symptom set,</w:t>
      </w:r>
      <w:r>
        <w:rPr>
          <w:rFonts w:eastAsia="等线"/>
        </w:rPr>
        <w:t xml:space="preserve"> </w:t>
      </w:r>
      <w:proofErr w:type="gramStart"/>
      <w:r w:rsidRPr="007068A5">
        <w:rPr>
          <w:rFonts w:eastAsia="等线"/>
        </w:rPr>
        <w:t>a</w:t>
      </w:r>
      <w:proofErr w:type="gramEnd"/>
      <w:r w:rsidRPr="007068A5">
        <w:rPr>
          <w:rFonts w:eastAsia="等线"/>
        </w:rPr>
        <w:t xml:space="preserve"> herb set is generated to cure these symptoms. For each</w:t>
      </w:r>
      <w:r>
        <w:rPr>
          <w:rFonts w:eastAsia="等线" w:hint="eastAsia"/>
        </w:rPr>
        <w:t xml:space="preserve"> </w:t>
      </w:r>
      <w:r w:rsidRPr="007068A5">
        <w:rPr>
          <w:rFonts w:eastAsia="等线"/>
        </w:rPr>
        <w:t>prescription, we need to evaluate the distance between the</w:t>
      </w:r>
    </w:p>
    <w:p w14:paraId="452769B0" w14:textId="17B3E652" w:rsidR="007068A5" w:rsidRPr="007068A5" w:rsidRDefault="007068A5" w:rsidP="007068A5">
      <w:pPr>
        <w:pStyle w:val="ab"/>
        <w:rPr>
          <w:rFonts w:eastAsia="等线"/>
        </w:rPr>
      </w:pPr>
      <w:r w:rsidRPr="007068A5">
        <w:rPr>
          <w:rFonts w:eastAsia="等线"/>
        </w:rPr>
        <w:t>recommended herb set and the ground truth herb set, which is</w:t>
      </w:r>
      <w:r>
        <w:rPr>
          <w:rFonts w:eastAsia="等线"/>
        </w:rPr>
        <w:t xml:space="preserve"> </w:t>
      </w:r>
      <w:proofErr w:type="gramStart"/>
      <w:r w:rsidRPr="007068A5">
        <w:rPr>
          <w:rFonts w:eastAsia="等线"/>
        </w:rPr>
        <w:t>similar to</w:t>
      </w:r>
      <w:proofErr w:type="gramEnd"/>
      <w:r w:rsidRPr="007068A5">
        <w:rPr>
          <w:rFonts w:eastAsia="等线"/>
        </w:rPr>
        <w:t xml:space="preserve"> the multi-label classification task.</w:t>
      </w:r>
      <w:r>
        <w:rPr>
          <w:rFonts w:eastAsia="等线"/>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0E777E" w15:done="0"/>
  <w15:commentEx w15:paraId="3D66A88E" w15:done="0"/>
  <w15:commentEx w15:paraId="1619BB72" w15:paraIdParent="3D66A88E" w15:done="0"/>
  <w15:commentEx w15:paraId="303AB6B7" w15:done="0"/>
  <w15:commentEx w15:paraId="51207B5C" w15:paraIdParent="303AB6B7" w15:done="0"/>
  <w15:commentEx w15:paraId="19F3FADE" w15:done="0"/>
  <w15:commentEx w15:paraId="4505868E" w15:paraIdParent="19F3FADE" w15:done="0"/>
  <w15:commentEx w15:paraId="4EEA9302" w15:done="0"/>
  <w15:commentEx w15:paraId="19CD2269" w15:done="0"/>
  <w15:commentEx w15:paraId="79104EB6" w15:paraIdParent="19CD2269" w15:done="0"/>
  <w15:commentEx w15:paraId="65542C2B" w15:done="0"/>
  <w15:commentEx w15:paraId="452769B0" w15:paraIdParent="65542C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604E" w16cex:dateUtc="2020-06-10T05:36:00Z"/>
  <w16cex:commentExtensible w16cex:durableId="228B6894" w16cex:dateUtc="2020-06-10T06:11:00Z"/>
  <w16cex:commentExtensible w16cex:durableId="228B7528" w16cex:dateUtc="2020-06-10T07:05:00Z"/>
  <w16cex:commentExtensible w16cex:durableId="228B5A47" w16cex:dateUtc="2020-06-10T05:10:00Z"/>
  <w16cex:commentExtensible w16cex:durableId="228B6993" w16cex:dateUtc="2020-06-10T0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0E777E" w16cid:durableId="228365BD"/>
  <w16cid:commentId w16cid:paraId="3D66A88E" w16cid:durableId="2284EFFB"/>
  <w16cid:commentId w16cid:paraId="1619BB72" w16cid:durableId="228B604E"/>
  <w16cid:commentId w16cid:paraId="303AB6B7" w16cid:durableId="22838B32"/>
  <w16cid:commentId w16cid:paraId="51207B5C" w16cid:durableId="228B6894"/>
  <w16cid:commentId w16cid:paraId="19F3FADE" w16cid:durableId="2284FF62"/>
  <w16cid:commentId w16cid:paraId="4505868E" w16cid:durableId="228B7528"/>
  <w16cid:commentId w16cid:paraId="4EEA9302" w16cid:durableId="2284FED3"/>
  <w16cid:commentId w16cid:paraId="19CD2269" w16cid:durableId="22850057"/>
  <w16cid:commentId w16cid:paraId="79104EB6" w16cid:durableId="228B5A47"/>
  <w16cid:commentId w16cid:paraId="65542C2B" w16cid:durableId="2284E3EB"/>
  <w16cid:commentId w16cid:paraId="452769B0" w16cid:durableId="228B69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ABAF50" w14:textId="77777777" w:rsidR="0055239C" w:rsidRDefault="0055239C" w:rsidP="00E47F65">
      <w:pPr>
        <w:spacing w:after="0" w:line="240" w:lineRule="auto"/>
      </w:pPr>
      <w:r>
        <w:separator/>
      </w:r>
    </w:p>
  </w:endnote>
  <w:endnote w:type="continuationSeparator" w:id="0">
    <w:p w14:paraId="26172E1C" w14:textId="77777777" w:rsidR="0055239C" w:rsidRDefault="0055239C" w:rsidP="00E47F65">
      <w:pPr>
        <w:spacing w:after="0" w:line="240" w:lineRule="auto"/>
      </w:pPr>
      <w:r>
        <w:continuationSeparator/>
      </w:r>
    </w:p>
  </w:endnote>
  <w:endnote w:type="continuationNotice" w:id="1">
    <w:p w14:paraId="4BFC839F" w14:textId="77777777" w:rsidR="0055239C" w:rsidRDefault="005523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6857760"/>
      <w:docPartObj>
        <w:docPartGallery w:val="Page Numbers (Bottom of Page)"/>
        <w:docPartUnique/>
      </w:docPartObj>
    </w:sdtPr>
    <w:sdtEndPr>
      <w:rPr>
        <w:noProof/>
      </w:rPr>
    </w:sdtEndPr>
    <w:sdtContent>
      <w:p w14:paraId="1E19C4C7" w14:textId="54952C58" w:rsidR="00554F69" w:rsidRDefault="00554F69">
        <w:pPr>
          <w:pStyle w:val="a9"/>
          <w:jc w:val="right"/>
        </w:pPr>
        <w:r>
          <w:fldChar w:fldCharType="begin"/>
        </w:r>
        <w:r>
          <w:instrText xml:space="preserve"> PAGE   \* MERGEFORMAT </w:instrText>
        </w:r>
        <w:r>
          <w:fldChar w:fldCharType="separate"/>
        </w:r>
        <w:r w:rsidR="0098494E">
          <w:rPr>
            <w:noProof/>
          </w:rPr>
          <w:t>7</w:t>
        </w:r>
        <w:r>
          <w:rPr>
            <w:noProof/>
          </w:rPr>
          <w:fldChar w:fldCharType="end"/>
        </w:r>
      </w:p>
    </w:sdtContent>
  </w:sdt>
  <w:p w14:paraId="5D9ED4AB" w14:textId="3F2070A8" w:rsidR="00554F69" w:rsidRPr="009F1B6E" w:rsidRDefault="00554F69">
    <w:pPr>
      <w:pStyle w:val="a9"/>
      <w:rPr>
        <w:rFonts w:ascii="Times New Roman" w:hAnsi="Times New Roman" w:cs="Times New Roman"/>
        <w:sz w:val="24"/>
        <w:szCs w:val="24"/>
      </w:rPr>
    </w:pPr>
    <w:r>
      <w:rPr>
        <w:rFonts w:ascii="Times New Roman" w:hAnsi="Times New Roman" w:cs="Times New Roman"/>
        <w:sz w:val="24"/>
        <w:szCs w:val="24"/>
      </w:rPr>
      <w:t>Chan EW, v</w:t>
    </w:r>
    <w:r w:rsidR="00116B6D">
      <w:rPr>
        <w:rFonts w:ascii="Times New Roman" w:hAnsi="Times New Roman" w:cs="Times New Roman"/>
        <w:sz w:val="24"/>
        <w:szCs w:val="24"/>
      </w:rPr>
      <w:t>1</w:t>
    </w:r>
    <w:r w:rsidR="00136428">
      <w:rPr>
        <w:rFonts w:ascii="Times New Roman" w:hAnsi="Times New Roman" w:cs="Times New Roman"/>
        <w:sz w:val="24"/>
        <w:szCs w:val="24"/>
      </w:rPr>
      <w:t xml:space="preserve"> </w:t>
    </w:r>
    <w:r w:rsidR="00116B6D">
      <w:rPr>
        <w:rFonts w:ascii="Times New Roman" w:hAnsi="Times New Roman" w:cs="Times New Roman"/>
        <w:sz w:val="24"/>
        <w:szCs w:val="24"/>
      </w:rPr>
      <w:t>4</w:t>
    </w:r>
    <w:r w:rsidR="00136428">
      <w:rPr>
        <w:rFonts w:ascii="Times New Roman" w:hAnsi="Times New Roman" w:cs="Times New Roman"/>
        <w:sz w:val="24"/>
        <w:szCs w:val="24"/>
      </w:rPr>
      <w:t xml:space="preserve"> </w:t>
    </w:r>
    <w:r w:rsidR="00116B6D">
      <w:rPr>
        <w:rFonts w:ascii="Times New Roman" w:hAnsi="Times New Roman" w:cs="Times New Roman"/>
        <w:sz w:val="24"/>
        <w:szCs w:val="24"/>
      </w:rPr>
      <w:t>June</w:t>
    </w:r>
    <w:r>
      <w:rPr>
        <w:rFonts w:ascii="Times New Roman" w:hAnsi="Times New Roman" w:cs="Times New Roman"/>
        <w:sz w:val="24"/>
        <w:szCs w:val="24"/>
      </w:rPr>
      <w:t xml:space="preserve">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79065A" w14:textId="77777777" w:rsidR="0055239C" w:rsidRDefault="0055239C" w:rsidP="00E47F65">
      <w:pPr>
        <w:spacing w:after="0" w:line="240" w:lineRule="auto"/>
      </w:pPr>
      <w:r>
        <w:separator/>
      </w:r>
    </w:p>
  </w:footnote>
  <w:footnote w:type="continuationSeparator" w:id="0">
    <w:p w14:paraId="2893E5D0" w14:textId="77777777" w:rsidR="0055239C" w:rsidRDefault="0055239C" w:rsidP="00E47F65">
      <w:pPr>
        <w:spacing w:after="0" w:line="240" w:lineRule="auto"/>
      </w:pPr>
      <w:r>
        <w:continuationSeparator/>
      </w:r>
    </w:p>
  </w:footnote>
  <w:footnote w:type="continuationNotice" w:id="1">
    <w:p w14:paraId="6805563D" w14:textId="77777777" w:rsidR="0055239C" w:rsidRDefault="0055239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15040A"/>
    <w:multiLevelType w:val="hybridMultilevel"/>
    <w:tmpl w:val="1C820DB8"/>
    <w:lvl w:ilvl="0" w:tplc="F6E68E7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C17D71"/>
    <w:multiLevelType w:val="hybridMultilevel"/>
    <w:tmpl w:val="AC8622D6"/>
    <w:lvl w:ilvl="0" w:tplc="32961BE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5C0DDD"/>
    <w:multiLevelType w:val="hybridMultilevel"/>
    <w:tmpl w:val="0658B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1B31AC"/>
    <w:multiLevelType w:val="hybridMultilevel"/>
    <w:tmpl w:val="D55222D2"/>
    <w:lvl w:ilvl="0" w:tplc="AB265A54">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0F44D4"/>
    <w:multiLevelType w:val="hybridMultilevel"/>
    <w:tmpl w:val="84B6AF08"/>
    <w:lvl w:ilvl="0" w:tplc="F3FEE554">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5" w15:restartNumberingAfterBreak="0">
    <w:nsid w:val="2AB64C8D"/>
    <w:multiLevelType w:val="hybridMultilevel"/>
    <w:tmpl w:val="875C5464"/>
    <w:lvl w:ilvl="0" w:tplc="1D1E8AAC">
      <w:start w:val="1"/>
      <w:numFmt w:val="bullet"/>
      <w:lvlText w:val="-"/>
      <w:lvlJc w:val="left"/>
      <w:pPr>
        <w:ind w:left="720" w:hanging="360"/>
      </w:pPr>
      <w:rPr>
        <w:rFonts w:ascii="Times New Roman" w:eastAsia="等线"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3B5957"/>
    <w:multiLevelType w:val="hybridMultilevel"/>
    <w:tmpl w:val="945AB85A"/>
    <w:lvl w:ilvl="0" w:tplc="B072A6F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DFB3C91"/>
    <w:multiLevelType w:val="hybridMultilevel"/>
    <w:tmpl w:val="4CA85D28"/>
    <w:lvl w:ilvl="0" w:tplc="357E76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7D4F16"/>
    <w:multiLevelType w:val="hybridMultilevel"/>
    <w:tmpl w:val="71565BDC"/>
    <w:lvl w:ilvl="0" w:tplc="9314F708">
      <w:start w:val="5"/>
      <w:numFmt w:val="decimal"/>
      <w:lvlText w:val="%1."/>
      <w:lvlJc w:val="left"/>
      <w:pPr>
        <w:ind w:left="143" w:hanging="351"/>
      </w:pPr>
      <w:rPr>
        <w:rFonts w:ascii="Times New Roman" w:eastAsia="PMingLiU" w:hAnsi="Times New Roman" w:hint="default"/>
        <w:b/>
        <w:w w:val="101"/>
        <w:sz w:val="23"/>
        <w:szCs w:val="23"/>
      </w:rPr>
    </w:lvl>
    <w:lvl w:ilvl="1" w:tplc="3CFACEE8">
      <w:start w:val="1"/>
      <w:numFmt w:val="lowerLetter"/>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9E8271D"/>
    <w:multiLevelType w:val="hybridMultilevel"/>
    <w:tmpl w:val="927C42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19952E8"/>
    <w:multiLevelType w:val="hybridMultilevel"/>
    <w:tmpl w:val="D7A2174E"/>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54C0A5D"/>
    <w:multiLevelType w:val="hybridMultilevel"/>
    <w:tmpl w:val="4BD003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F51CED"/>
    <w:multiLevelType w:val="hybridMultilevel"/>
    <w:tmpl w:val="41BE80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F5F7944"/>
    <w:multiLevelType w:val="hybridMultilevel"/>
    <w:tmpl w:val="7A3A74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D0528D"/>
    <w:multiLevelType w:val="hybridMultilevel"/>
    <w:tmpl w:val="3920DD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6160E1"/>
    <w:multiLevelType w:val="hybridMultilevel"/>
    <w:tmpl w:val="14CC47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C77B41"/>
    <w:multiLevelType w:val="hybridMultilevel"/>
    <w:tmpl w:val="72603628"/>
    <w:lvl w:ilvl="0" w:tplc="2F1C95A2">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F9693C"/>
    <w:multiLevelType w:val="hybridMultilevel"/>
    <w:tmpl w:val="0406C7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B6E74AB"/>
    <w:multiLevelType w:val="hybridMultilevel"/>
    <w:tmpl w:val="1946DB4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C203845"/>
    <w:multiLevelType w:val="hybridMultilevel"/>
    <w:tmpl w:val="4614EBAE"/>
    <w:lvl w:ilvl="0" w:tplc="2410F44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4E50AE"/>
    <w:multiLevelType w:val="hybridMultilevel"/>
    <w:tmpl w:val="E132CB8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7"/>
  </w:num>
  <w:num w:numId="2">
    <w:abstractNumId w:val="19"/>
  </w:num>
  <w:num w:numId="3">
    <w:abstractNumId w:val="6"/>
  </w:num>
  <w:num w:numId="4">
    <w:abstractNumId w:val="7"/>
  </w:num>
  <w:num w:numId="5">
    <w:abstractNumId w:val="10"/>
  </w:num>
  <w:num w:numId="6">
    <w:abstractNumId w:val="14"/>
  </w:num>
  <w:num w:numId="7">
    <w:abstractNumId w:val="5"/>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3"/>
  </w:num>
  <w:num w:numId="11">
    <w:abstractNumId w:val="12"/>
  </w:num>
  <w:num w:numId="12">
    <w:abstractNumId w:val="16"/>
  </w:num>
  <w:num w:numId="13">
    <w:abstractNumId w:val="18"/>
  </w:num>
  <w:num w:numId="14">
    <w:abstractNumId w:val="9"/>
  </w:num>
  <w:num w:numId="15">
    <w:abstractNumId w:val="11"/>
  </w:num>
  <w:num w:numId="16">
    <w:abstractNumId w:val="4"/>
  </w:num>
  <w:num w:numId="17">
    <w:abstractNumId w:val="2"/>
  </w:num>
  <w:num w:numId="18">
    <w:abstractNumId w:val="15"/>
  </w:num>
  <w:num w:numId="19">
    <w:abstractNumId w:val="8"/>
  </w:num>
  <w:num w:numId="20">
    <w:abstractNumId w:val="3"/>
  </w:num>
  <w:num w:numId="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cyan96">
    <w15:presenceInfo w15:providerId="AD" w15:userId="S-1-5-21-3395152624-1684079827-2006027722-1015"/>
  </w15:person>
  <w15:person w15:author="晓东 李">
    <w15:presenceInfo w15:providerId="Windows Live" w15:userId="60af47968a20d2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fr-FR" w:vendorID="64" w:dllVersion="4096" w:nlCheck="1" w:checkStyle="0"/>
  <w:activeWritingStyle w:appName="MSWord" w:lang="en-US" w:vendorID="64" w:dllVersion="4096" w:nlCheck="1" w:checkStyle="0"/>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2szQxMzA1sDC1MDNU0lEKTi0uzszPAykwNKgFAL2fqZEtAAAA"/>
    <w:docVar w:name="EN.InstantFormat" w:val="&lt;ENInstantFormat&gt;&lt;Enabled&gt;1&lt;/Enabled&gt;&lt;ScanUnformatted&gt;1&lt;/ScanUnformatted&gt;&lt;ScanChanges&gt;1&lt;/ScanChanges&gt;&lt;Suspended&gt;0&lt;/Suspended&gt;&lt;/ENInstantFormat&gt;"/>
    <w:docVar w:name="EN.Layout" w:val="&lt;ENLayout&gt;&lt;Style&gt;Vancouver (All author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5r20sdpttrvve2224xseaava2fdztrv5ap&quot;&gt;csmpr@hku.hk&lt;record-ids&gt;&lt;item&gt;237&lt;/item&gt;&lt;item&gt;241&lt;/item&gt;&lt;item&gt;242&lt;/item&gt;&lt;item&gt;244&lt;/item&gt;&lt;item&gt;245&lt;/item&gt;&lt;item&gt;247&lt;/item&gt;&lt;item&gt;249&lt;/item&gt;&lt;item&gt;250&lt;/item&gt;&lt;item&gt;251&lt;/item&gt;&lt;item&gt;254&lt;/item&gt;&lt;item&gt;261&lt;/item&gt;&lt;/record-ids&gt;&lt;/item&gt;&lt;/Libraries&gt;"/>
  </w:docVars>
  <w:rsids>
    <w:rsidRoot w:val="00E47F65"/>
    <w:rsid w:val="0000716C"/>
    <w:rsid w:val="00007A82"/>
    <w:rsid w:val="00007F82"/>
    <w:rsid w:val="00013695"/>
    <w:rsid w:val="000149DD"/>
    <w:rsid w:val="00014D30"/>
    <w:rsid w:val="00016C41"/>
    <w:rsid w:val="000234F0"/>
    <w:rsid w:val="00023EE0"/>
    <w:rsid w:val="00024BF8"/>
    <w:rsid w:val="00025C44"/>
    <w:rsid w:val="0003006D"/>
    <w:rsid w:val="000354EF"/>
    <w:rsid w:val="000368A4"/>
    <w:rsid w:val="00037229"/>
    <w:rsid w:val="000374E2"/>
    <w:rsid w:val="000376DC"/>
    <w:rsid w:val="00040717"/>
    <w:rsid w:val="00040C0A"/>
    <w:rsid w:val="00041ACA"/>
    <w:rsid w:val="00042D1B"/>
    <w:rsid w:val="00043198"/>
    <w:rsid w:val="00043374"/>
    <w:rsid w:val="00044C94"/>
    <w:rsid w:val="00045805"/>
    <w:rsid w:val="000469E9"/>
    <w:rsid w:val="0005150F"/>
    <w:rsid w:val="000515EA"/>
    <w:rsid w:val="000516A3"/>
    <w:rsid w:val="000520EF"/>
    <w:rsid w:val="000540B7"/>
    <w:rsid w:val="000550DC"/>
    <w:rsid w:val="00055F74"/>
    <w:rsid w:val="00056E00"/>
    <w:rsid w:val="000577EC"/>
    <w:rsid w:val="00061916"/>
    <w:rsid w:val="000622BE"/>
    <w:rsid w:val="00065B22"/>
    <w:rsid w:val="00066652"/>
    <w:rsid w:val="0007185E"/>
    <w:rsid w:val="0007429D"/>
    <w:rsid w:val="0007582A"/>
    <w:rsid w:val="00076304"/>
    <w:rsid w:val="000763F2"/>
    <w:rsid w:val="00081276"/>
    <w:rsid w:val="000823E0"/>
    <w:rsid w:val="000827CD"/>
    <w:rsid w:val="00082AE7"/>
    <w:rsid w:val="000834F0"/>
    <w:rsid w:val="00083D28"/>
    <w:rsid w:val="00085950"/>
    <w:rsid w:val="000900AA"/>
    <w:rsid w:val="000910F7"/>
    <w:rsid w:val="000911A0"/>
    <w:rsid w:val="00092F8A"/>
    <w:rsid w:val="000935E6"/>
    <w:rsid w:val="00093F52"/>
    <w:rsid w:val="00095D22"/>
    <w:rsid w:val="00096999"/>
    <w:rsid w:val="000975CA"/>
    <w:rsid w:val="000A1F92"/>
    <w:rsid w:val="000A21A4"/>
    <w:rsid w:val="000A25F1"/>
    <w:rsid w:val="000A3197"/>
    <w:rsid w:val="000A410E"/>
    <w:rsid w:val="000A4495"/>
    <w:rsid w:val="000A510A"/>
    <w:rsid w:val="000A5DB7"/>
    <w:rsid w:val="000A6B4D"/>
    <w:rsid w:val="000B0B65"/>
    <w:rsid w:val="000B0D5C"/>
    <w:rsid w:val="000B3812"/>
    <w:rsid w:val="000B691F"/>
    <w:rsid w:val="000B7866"/>
    <w:rsid w:val="000B7E36"/>
    <w:rsid w:val="000C1A36"/>
    <w:rsid w:val="000C268A"/>
    <w:rsid w:val="000C3B7E"/>
    <w:rsid w:val="000C46AB"/>
    <w:rsid w:val="000C475A"/>
    <w:rsid w:val="000C5A85"/>
    <w:rsid w:val="000C7B33"/>
    <w:rsid w:val="000D1C1D"/>
    <w:rsid w:val="000D2A65"/>
    <w:rsid w:val="000D2A82"/>
    <w:rsid w:val="000D2E29"/>
    <w:rsid w:val="000D311F"/>
    <w:rsid w:val="000D6D85"/>
    <w:rsid w:val="000E01A7"/>
    <w:rsid w:val="000E1DA4"/>
    <w:rsid w:val="000E2509"/>
    <w:rsid w:val="000E7230"/>
    <w:rsid w:val="000E75E1"/>
    <w:rsid w:val="000F1A79"/>
    <w:rsid w:val="000F3B55"/>
    <w:rsid w:val="000F4756"/>
    <w:rsid w:val="000F766C"/>
    <w:rsid w:val="000F7E9B"/>
    <w:rsid w:val="00100D82"/>
    <w:rsid w:val="00104465"/>
    <w:rsid w:val="001044F4"/>
    <w:rsid w:val="00104A58"/>
    <w:rsid w:val="0010537C"/>
    <w:rsid w:val="00105F44"/>
    <w:rsid w:val="00106651"/>
    <w:rsid w:val="00106961"/>
    <w:rsid w:val="00106980"/>
    <w:rsid w:val="00106A0E"/>
    <w:rsid w:val="0010773B"/>
    <w:rsid w:val="0011062E"/>
    <w:rsid w:val="001129D8"/>
    <w:rsid w:val="00114110"/>
    <w:rsid w:val="001151E9"/>
    <w:rsid w:val="00116091"/>
    <w:rsid w:val="00116B6D"/>
    <w:rsid w:val="001217C7"/>
    <w:rsid w:val="001229A3"/>
    <w:rsid w:val="0012365B"/>
    <w:rsid w:val="00123FA4"/>
    <w:rsid w:val="00124920"/>
    <w:rsid w:val="00126842"/>
    <w:rsid w:val="00126D78"/>
    <w:rsid w:val="00127085"/>
    <w:rsid w:val="00130CDC"/>
    <w:rsid w:val="0013181E"/>
    <w:rsid w:val="00131EB0"/>
    <w:rsid w:val="00133572"/>
    <w:rsid w:val="00133A58"/>
    <w:rsid w:val="00134E83"/>
    <w:rsid w:val="00135449"/>
    <w:rsid w:val="00135AB8"/>
    <w:rsid w:val="0013623F"/>
    <w:rsid w:val="00136428"/>
    <w:rsid w:val="00136947"/>
    <w:rsid w:val="00143C97"/>
    <w:rsid w:val="00145432"/>
    <w:rsid w:val="00145C3A"/>
    <w:rsid w:val="001460CF"/>
    <w:rsid w:val="0014739C"/>
    <w:rsid w:val="0015087C"/>
    <w:rsid w:val="00150B81"/>
    <w:rsid w:val="001512E9"/>
    <w:rsid w:val="00152F58"/>
    <w:rsid w:val="001538FA"/>
    <w:rsid w:val="00153ACC"/>
    <w:rsid w:val="001540C2"/>
    <w:rsid w:val="00154269"/>
    <w:rsid w:val="001544EB"/>
    <w:rsid w:val="0015516F"/>
    <w:rsid w:val="00155B1B"/>
    <w:rsid w:val="00156AF4"/>
    <w:rsid w:val="00156B11"/>
    <w:rsid w:val="0015703B"/>
    <w:rsid w:val="00161F99"/>
    <w:rsid w:val="00163AC3"/>
    <w:rsid w:val="00166930"/>
    <w:rsid w:val="00166FE5"/>
    <w:rsid w:val="0016736A"/>
    <w:rsid w:val="0016782B"/>
    <w:rsid w:val="0017033F"/>
    <w:rsid w:val="001711B2"/>
    <w:rsid w:val="00172E0C"/>
    <w:rsid w:val="0017334C"/>
    <w:rsid w:val="0017365F"/>
    <w:rsid w:val="00175065"/>
    <w:rsid w:val="0017548B"/>
    <w:rsid w:val="00175856"/>
    <w:rsid w:val="0018115A"/>
    <w:rsid w:val="00184133"/>
    <w:rsid w:val="0018433D"/>
    <w:rsid w:val="00185104"/>
    <w:rsid w:val="0018589E"/>
    <w:rsid w:val="001862CC"/>
    <w:rsid w:val="00186E20"/>
    <w:rsid w:val="00187414"/>
    <w:rsid w:val="001903EA"/>
    <w:rsid w:val="00190FA9"/>
    <w:rsid w:val="00191615"/>
    <w:rsid w:val="001933FA"/>
    <w:rsid w:val="00194ED9"/>
    <w:rsid w:val="00196AB3"/>
    <w:rsid w:val="00197282"/>
    <w:rsid w:val="001A03BC"/>
    <w:rsid w:val="001A1769"/>
    <w:rsid w:val="001A46E3"/>
    <w:rsid w:val="001A6203"/>
    <w:rsid w:val="001A78E0"/>
    <w:rsid w:val="001B2E2A"/>
    <w:rsid w:val="001B34DB"/>
    <w:rsid w:val="001B4008"/>
    <w:rsid w:val="001B56FB"/>
    <w:rsid w:val="001B5AA9"/>
    <w:rsid w:val="001C0A74"/>
    <w:rsid w:val="001C38B1"/>
    <w:rsid w:val="001C5AEA"/>
    <w:rsid w:val="001C5E30"/>
    <w:rsid w:val="001D0BBF"/>
    <w:rsid w:val="001D0FEE"/>
    <w:rsid w:val="001D2017"/>
    <w:rsid w:val="001D23D2"/>
    <w:rsid w:val="001D29A8"/>
    <w:rsid w:val="001D3483"/>
    <w:rsid w:val="001D34FD"/>
    <w:rsid w:val="001D3534"/>
    <w:rsid w:val="001D4008"/>
    <w:rsid w:val="001D4EFA"/>
    <w:rsid w:val="001D5188"/>
    <w:rsid w:val="001D7AE9"/>
    <w:rsid w:val="001E04D1"/>
    <w:rsid w:val="001E1449"/>
    <w:rsid w:val="001E38F3"/>
    <w:rsid w:val="001E5276"/>
    <w:rsid w:val="001E5C76"/>
    <w:rsid w:val="001E61A4"/>
    <w:rsid w:val="001E6321"/>
    <w:rsid w:val="001E6513"/>
    <w:rsid w:val="001E7724"/>
    <w:rsid w:val="001F0588"/>
    <w:rsid w:val="001F3B20"/>
    <w:rsid w:val="001F48B4"/>
    <w:rsid w:val="001F6D06"/>
    <w:rsid w:val="00200A13"/>
    <w:rsid w:val="00200A63"/>
    <w:rsid w:val="0020229F"/>
    <w:rsid w:val="002039E6"/>
    <w:rsid w:val="0020431C"/>
    <w:rsid w:val="00204C8C"/>
    <w:rsid w:val="002070D7"/>
    <w:rsid w:val="00207F60"/>
    <w:rsid w:val="00210DFE"/>
    <w:rsid w:val="00212236"/>
    <w:rsid w:val="00212653"/>
    <w:rsid w:val="00216A63"/>
    <w:rsid w:val="002178D4"/>
    <w:rsid w:val="00220DA7"/>
    <w:rsid w:val="0022478A"/>
    <w:rsid w:val="00224E7E"/>
    <w:rsid w:val="0022529C"/>
    <w:rsid w:val="00225C0F"/>
    <w:rsid w:val="002261AB"/>
    <w:rsid w:val="002279AE"/>
    <w:rsid w:val="002323B0"/>
    <w:rsid w:val="00232F8E"/>
    <w:rsid w:val="00233267"/>
    <w:rsid w:val="00233B4C"/>
    <w:rsid w:val="00235F5A"/>
    <w:rsid w:val="00241629"/>
    <w:rsid w:val="00244BF9"/>
    <w:rsid w:val="00245191"/>
    <w:rsid w:val="00245579"/>
    <w:rsid w:val="00245877"/>
    <w:rsid w:val="0024695D"/>
    <w:rsid w:val="00252D18"/>
    <w:rsid w:val="00253063"/>
    <w:rsid w:val="002541C8"/>
    <w:rsid w:val="002547A4"/>
    <w:rsid w:val="00256144"/>
    <w:rsid w:val="00260D6E"/>
    <w:rsid w:val="00261A28"/>
    <w:rsid w:val="00264033"/>
    <w:rsid w:val="00265100"/>
    <w:rsid w:val="002719EF"/>
    <w:rsid w:val="00272075"/>
    <w:rsid w:val="002723BC"/>
    <w:rsid w:val="00273084"/>
    <w:rsid w:val="00273126"/>
    <w:rsid w:val="002731B4"/>
    <w:rsid w:val="00273C68"/>
    <w:rsid w:val="0027485B"/>
    <w:rsid w:val="00276C2C"/>
    <w:rsid w:val="00277556"/>
    <w:rsid w:val="00281612"/>
    <w:rsid w:val="00282155"/>
    <w:rsid w:val="0028283F"/>
    <w:rsid w:val="00283C1D"/>
    <w:rsid w:val="00285870"/>
    <w:rsid w:val="002870C4"/>
    <w:rsid w:val="00287780"/>
    <w:rsid w:val="002914AE"/>
    <w:rsid w:val="00292538"/>
    <w:rsid w:val="002936CA"/>
    <w:rsid w:val="00293919"/>
    <w:rsid w:val="00296763"/>
    <w:rsid w:val="00296E10"/>
    <w:rsid w:val="00296E5D"/>
    <w:rsid w:val="00296EBB"/>
    <w:rsid w:val="00297AAB"/>
    <w:rsid w:val="002A00F0"/>
    <w:rsid w:val="002A0163"/>
    <w:rsid w:val="002A2969"/>
    <w:rsid w:val="002A2FF0"/>
    <w:rsid w:val="002A4D00"/>
    <w:rsid w:val="002A5982"/>
    <w:rsid w:val="002A5EDD"/>
    <w:rsid w:val="002A7121"/>
    <w:rsid w:val="002B23F2"/>
    <w:rsid w:val="002B2FFA"/>
    <w:rsid w:val="002B3CB7"/>
    <w:rsid w:val="002B4830"/>
    <w:rsid w:val="002B4A98"/>
    <w:rsid w:val="002B4E00"/>
    <w:rsid w:val="002B579A"/>
    <w:rsid w:val="002C1201"/>
    <w:rsid w:val="002C36A5"/>
    <w:rsid w:val="002C4F71"/>
    <w:rsid w:val="002C6D39"/>
    <w:rsid w:val="002D0D50"/>
    <w:rsid w:val="002D1131"/>
    <w:rsid w:val="002D1164"/>
    <w:rsid w:val="002D6BFB"/>
    <w:rsid w:val="002D769D"/>
    <w:rsid w:val="002E305C"/>
    <w:rsid w:val="002E67FD"/>
    <w:rsid w:val="002E7464"/>
    <w:rsid w:val="002F2A3F"/>
    <w:rsid w:val="002F384B"/>
    <w:rsid w:val="002F4AD0"/>
    <w:rsid w:val="002F5D3E"/>
    <w:rsid w:val="002F70BA"/>
    <w:rsid w:val="00304A71"/>
    <w:rsid w:val="00305E64"/>
    <w:rsid w:val="003063DE"/>
    <w:rsid w:val="0030717A"/>
    <w:rsid w:val="0031072F"/>
    <w:rsid w:val="00310780"/>
    <w:rsid w:val="003107D5"/>
    <w:rsid w:val="00310B21"/>
    <w:rsid w:val="00310DB7"/>
    <w:rsid w:val="00312183"/>
    <w:rsid w:val="00313B32"/>
    <w:rsid w:val="00314D0D"/>
    <w:rsid w:val="003215DC"/>
    <w:rsid w:val="00321EBB"/>
    <w:rsid w:val="00321FD1"/>
    <w:rsid w:val="00322777"/>
    <w:rsid w:val="0032353E"/>
    <w:rsid w:val="00324200"/>
    <w:rsid w:val="0032757F"/>
    <w:rsid w:val="00330350"/>
    <w:rsid w:val="00331802"/>
    <w:rsid w:val="003339A7"/>
    <w:rsid w:val="0033669E"/>
    <w:rsid w:val="003370DF"/>
    <w:rsid w:val="00337CCD"/>
    <w:rsid w:val="003419CD"/>
    <w:rsid w:val="00342FA4"/>
    <w:rsid w:val="003434BC"/>
    <w:rsid w:val="003442BF"/>
    <w:rsid w:val="003455C5"/>
    <w:rsid w:val="00345995"/>
    <w:rsid w:val="00346C3A"/>
    <w:rsid w:val="00347230"/>
    <w:rsid w:val="0034792B"/>
    <w:rsid w:val="00350B6C"/>
    <w:rsid w:val="00350CA5"/>
    <w:rsid w:val="00350CF9"/>
    <w:rsid w:val="003519EC"/>
    <w:rsid w:val="0035612C"/>
    <w:rsid w:val="00356A2D"/>
    <w:rsid w:val="00360ECB"/>
    <w:rsid w:val="003612AA"/>
    <w:rsid w:val="00362B3D"/>
    <w:rsid w:val="00363010"/>
    <w:rsid w:val="003656A2"/>
    <w:rsid w:val="00366E91"/>
    <w:rsid w:val="00367546"/>
    <w:rsid w:val="0037042B"/>
    <w:rsid w:val="00370990"/>
    <w:rsid w:val="00370B0D"/>
    <w:rsid w:val="00370EBA"/>
    <w:rsid w:val="00371995"/>
    <w:rsid w:val="003744FF"/>
    <w:rsid w:val="00376188"/>
    <w:rsid w:val="00376FC7"/>
    <w:rsid w:val="003832FA"/>
    <w:rsid w:val="00384CF9"/>
    <w:rsid w:val="00386E71"/>
    <w:rsid w:val="0038719F"/>
    <w:rsid w:val="00390760"/>
    <w:rsid w:val="00391AC2"/>
    <w:rsid w:val="00393167"/>
    <w:rsid w:val="0039463A"/>
    <w:rsid w:val="003951A7"/>
    <w:rsid w:val="00395413"/>
    <w:rsid w:val="00396B73"/>
    <w:rsid w:val="00397A95"/>
    <w:rsid w:val="003A3E56"/>
    <w:rsid w:val="003A3F81"/>
    <w:rsid w:val="003A3FE9"/>
    <w:rsid w:val="003A4EE4"/>
    <w:rsid w:val="003B0003"/>
    <w:rsid w:val="003B2257"/>
    <w:rsid w:val="003B27B8"/>
    <w:rsid w:val="003B31B0"/>
    <w:rsid w:val="003B4297"/>
    <w:rsid w:val="003B4B7F"/>
    <w:rsid w:val="003B5F15"/>
    <w:rsid w:val="003B7284"/>
    <w:rsid w:val="003C267E"/>
    <w:rsid w:val="003C4B47"/>
    <w:rsid w:val="003C5540"/>
    <w:rsid w:val="003C6357"/>
    <w:rsid w:val="003C679A"/>
    <w:rsid w:val="003C7AA3"/>
    <w:rsid w:val="003D1A9E"/>
    <w:rsid w:val="003D3D43"/>
    <w:rsid w:val="003D4641"/>
    <w:rsid w:val="003D55D8"/>
    <w:rsid w:val="003D5EDD"/>
    <w:rsid w:val="003E1741"/>
    <w:rsid w:val="003E1DAE"/>
    <w:rsid w:val="003E3529"/>
    <w:rsid w:val="003E6D28"/>
    <w:rsid w:val="003F4DFA"/>
    <w:rsid w:val="003F64E3"/>
    <w:rsid w:val="004004DE"/>
    <w:rsid w:val="00402001"/>
    <w:rsid w:val="0040494A"/>
    <w:rsid w:val="00404DA4"/>
    <w:rsid w:val="004050DE"/>
    <w:rsid w:val="004054AF"/>
    <w:rsid w:val="004104D0"/>
    <w:rsid w:val="00411B26"/>
    <w:rsid w:val="004125E7"/>
    <w:rsid w:val="004134EF"/>
    <w:rsid w:val="00413524"/>
    <w:rsid w:val="00413A9C"/>
    <w:rsid w:val="00416446"/>
    <w:rsid w:val="00417401"/>
    <w:rsid w:val="00420735"/>
    <w:rsid w:val="00420D23"/>
    <w:rsid w:val="00420E91"/>
    <w:rsid w:val="00422A69"/>
    <w:rsid w:val="00423A2F"/>
    <w:rsid w:val="00425E11"/>
    <w:rsid w:val="0042678F"/>
    <w:rsid w:val="00427034"/>
    <w:rsid w:val="0042797D"/>
    <w:rsid w:val="00430323"/>
    <w:rsid w:val="00430FB4"/>
    <w:rsid w:val="00432540"/>
    <w:rsid w:val="0043300F"/>
    <w:rsid w:val="00433B70"/>
    <w:rsid w:val="00434E87"/>
    <w:rsid w:val="004368AF"/>
    <w:rsid w:val="00436C23"/>
    <w:rsid w:val="00440358"/>
    <w:rsid w:val="00441F3B"/>
    <w:rsid w:val="00442BB3"/>
    <w:rsid w:val="0044300A"/>
    <w:rsid w:val="00443AF2"/>
    <w:rsid w:val="004465DE"/>
    <w:rsid w:val="00446C50"/>
    <w:rsid w:val="00451C95"/>
    <w:rsid w:val="00455D08"/>
    <w:rsid w:val="00456B56"/>
    <w:rsid w:val="0046068A"/>
    <w:rsid w:val="0046359D"/>
    <w:rsid w:val="00465156"/>
    <w:rsid w:val="00466E65"/>
    <w:rsid w:val="00466FB9"/>
    <w:rsid w:val="0046789E"/>
    <w:rsid w:val="00467F19"/>
    <w:rsid w:val="004713C3"/>
    <w:rsid w:val="00473E11"/>
    <w:rsid w:val="00474299"/>
    <w:rsid w:val="00474581"/>
    <w:rsid w:val="00474EEC"/>
    <w:rsid w:val="00475E87"/>
    <w:rsid w:val="0047736D"/>
    <w:rsid w:val="00477C4B"/>
    <w:rsid w:val="00480EB1"/>
    <w:rsid w:val="004826B1"/>
    <w:rsid w:val="00482CB6"/>
    <w:rsid w:val="00483051"/>
    <w:rsid w:val="00483260"/>
    <w:rsid w:val="00483F63"/>
    <w:rsid w:val="00485806"/>
    <w:rsid w:val="004904B1"/>
    <w:rsid w:val="0049105C"/>
    <w:rsid w:val="00493124"/>
    <w:rsid w:val="00493C09"/>
    <w:rsid w:val="004952B8"/>
    <w:rsid w:val="00496A56"/>
    <w:rsid w:val="0049779D"/>
    <w:rsid w:val="00497A5A"/>
    <w:rsid w:val="004A2145"/>
    <w:rsid w:val="004A41AA"/>
    <w:rsid w:val="004A4C6E"/>
    <w:rsid w:val="004A594B"/>
    <w:rsid w:val="004A6B76"/>
    <w:rsid w:val="004A7127"/>
    <w:rsid w:val="004A79A6"/>
    <w:rsid w:val="004A7A9F"/>
    <w:rsid w:val="004B02E4"/>
    <w:rsid w:val="004B0E42"/>
    <w:rsid w:val="004B1120"/>
    <w:rsid w:val="004B1402"/>
    <w:rsid w:val="004B1940"/>
    <w:rsid w:val="004B1BF3"/>
    <w:rsid w:val="004B1DE2"/>
    <w:rsid w:val="004B2457"/>
    <w:rsid w:val="004B24E8"/>
    <w:rsid w:val="004B41C6"/>
    <w:rsid w:val="004B48D6"/>
    <w:rsid w:val="004B4FB1"/>
    <w:rsid w:val="004B6922"/>
    <w:rsid w:val="004C0EA2"/>
    <w:rsid w:val="004C2BD1"/>
    <w:rsid w:val="004C2DAA"/>
    <w:rsid w:val="004C37EA"/>
    <w:rsid w:val="004C461D"/>
    <w:rsid w:val="004C55FD"/>
    <w:rsid w:val="004C5A2C"/>
    <w:rsid w:val="004C6C00"/>
    <w:rsid w:val="004D144F"/>
    <w:rsid w:val="004D1ADD"/>
    <w:rsid w:val="004D1B14"/>
    <w:rsid w:val="004D1E17"/>
    <w:rsid w:val="004D276B"/>
    <w:rsid w:val="004D3602"/>
    <w:rsid w:val="004E19D1"/>
    <w:rsid w:val="004E2CD2"/>
    <w:rsid w:val="004E30E1"/>
    <w:rsid w:val="004E3597"/>
    <w:rsid w:val="004E36E4"/>
    <w:rsid w:val="004E6CC1"/>
    <w:rsid w:val="004E6DBF"/>
    <w:rsid w:val="004E799E"/>
    <w:rsid w:val="004F0A16"/>
    <w:rsid w:val="004F0F89"/>
    <w:rsid w:val="004F2273"/>
    <w:rsid w:val="004F287B"/>
    <w:rsid w:val="004F3ADF"/>
    <w:rsid w:val="004F3F01"/>
    <w:rsid w:val="004F642A"/>
    <w:rsid w:val="004F695E"/>
    <w:rsid w:val="004F69B8"/>
    <w:rsid w:val="004F7335"/>
    <w:rsid w:val="004F7466"/>
    <w:rsid w:val="005000CC"/>
    <w:rsid w:val="0050209B"/>
    <w:rsid w:val="00502D86"/>
    <w:rsid w:val="00503097"/>
    <w:rsid w:val="00503EC2"/>
    <w:rsid w:val="00505BCB"/>
    <w:rsid w:val="0050687D"/>
    <w:rsid w:val="0050717B"/>
    <w:rsid w:val="00507DA6"/>
    <w:rsid w:val="005124BD"/>
    <w:rsid w:val="005132C3"/>
    <w:rsid w:val="00514B77"/>
    <w:rsid w:val="00515DE3"/>
    <w:rsid w:val="0051688B"/>
    <w:rsid w:val="00516E51"/>
    <w:rsid w:val="005179F6"/>
    <w:rsid w:val="00521EC9"/>
    <w:rsid w:val="00522997"/>
    <w:rsid w:val="00523A1B"/>
    <w:rsid w:val="00523E37"/>
    <w:rsid w:val="005304B4"/>
    <w:rsid w:val="0053099C"/>
    <w:rsid w:val="00530E3B"/>
    <w:rsid w:val="005322E8"/>
    <w:rsid w:val="00533E84"/>
    <w:rsid w:val="0053504A"/>
    <w:rsid w:val="005351A1"/>
    <w:rsid w:val="00537065"/>
    <w:rsid w:val="0053794F"/>
    <w:rsid w:val="0054332A"/>
    <w:rsid w:val="00546F80"/>
    <w:rsid w:val="00547CB3"/>
    <w:rsid w:val="00550739"/>
    <w:rsid w:val="005519FC"/>
    <w:rsid w:val="00551EA6"/>
    <w:rsid w:val="0055239C"/>
    <w:rsid w:val="0055451A"/>
    <w:rsid w:val="005545F5"/>
    <w:rsid w:val="00554F69"/>
    <w:rsid w:val="00555AFC"/>
    <w:rsid w:val="005562F3"/>
    <w:rsid w:val="00556602"/>
    <w:rsid w:val="00557C4F"/>
    <w:rsid w:val="00560ACD"/>
    <w:rsid w:val="00562226"/>
    <w:rsid w:val="005629EB"/>
    <w:rsid w:val="00562B47"/>
    <w:rsid w:val="00574B95"/>
    <w:rsid w:val="00576672"/>
    <w:rsid w:val="00576C5B"/>
    <w:rsid w:val="00583BD8"/>
    <w:rsid w:val="00586191"/>
    <w:rsid w:val="0059048D"/>
    <w:rsid w:val="0059131D"/>
    <w:rsid w:val="005913A7"/>
    <w:rsid w:val="005917F6"/>
    <w:rsid w:val="00591FC9"/>
    <w:rsid w:val="005922DD"/>
    <w:rsid w:val="00592A85"/>
    <w:rsid w:val="005952FC"/>
    <w:rsid w:val="00596070"/>
    <w:rsid w:val="005974A3"/>
    <w:rsid w:val="0059762C"/>
    <w:rsid w:val="005A4F3D"/>
    <w:rsid w:val="005A5123"/>
    <w:rsid w:val="005A698E"/>
    <w:rsid w:val="005A6E10"/>
    <w:rsid w:val="005A77BF"/>
    <w:rsid w:val="005B353E"/>
    <w:rsid w:val="005B3762"/>
    <w:rsid w:val="005B4761"/>
    <w:rsid w:val="005B4BB1"/>
    <w:rsid w:val="005B5DDF"/>
    <w:rsid w:val="005B781B"/>
    <w:rsid w:val="005B7F12"/>
    <w:rsid w:val="005C01EF"/>
    <w:rsid w:val="005C04E9"/>
    <w:rsid w:val="005C121A"/>
    <w:rsid w:val="005C1967"/>
    <w:rsid w:val="005C2342"/>
    <w:rsid w:val="005C27AE"/>
    <w:rsid w:val="005C757F"/>
    <w:rsid w:val="005D097C"/>
    <w:rsid w:val="005D2A5A"/>
    <w:rsid w:val="005D3ADE"/>
    <w:rsid w:val="005D40CA"/>
    <w:rsid w:val="005D57C5"/>
    <w:rsid w:val="005D6168"/>
    <w:rsid w:val="005D63BF"/>
    <w:rsid w:val="005D7DBF"/>
    <w:rsid w:val="005E0AE9"/>
    <w:rsid w:val="005E10DC"/>
    <w:rsid w:val="005E4CE9"/>
    <w:rsid w:val="005E5D7E"/>
    <w:rsid w:val="005F2730"/>
    <w:rsid w:val="005F40FE"/>
    <w:rsid w:val="005F463B"/>
    <w:rsid w:val="006005A5"/>
    <w:rsid w:val="00600D7E"/>
    <w:rsid w:val="00601D71"/>
    <w:rsid w:val="00603A5D"/>
    <w:rsid w:val="00605041"/>
    <w:rsid w:val="00605309"/>
    <w:rsid w:val="00605CBA"/>
    <w:rsid w:val="00606CAA"/>
    <w:rsid w:val="00607616"/>
    <w:rsid w:val="006103DF"/>
    <w:rsid w:val="00612A77"/>
    <w:rsid w:val="0061337E"/>
    <w:rsid w:val="00613730"/>
    <w:rsid w:val="00614434"/>
    <w:rsid w:val="006159DB"/>
    <w:rsid w:val="00615C61"/>
    <w:rsid w:val="0061728A"/>
    <w:rsid w:val="0062072D"/>
    <w:rsid w:val="00620859"/>
    <w:rsid w:val="00620AEC"/>
    <w:rsid w:val="00621E89"/>
    <w:rsid w:val="00625E15"/>
    <w:rsid w:val="00626C4A"/>
    <w:rsid w:val="00627E2E"/>
    <w:rsid w:val="0063089B"/>
    <w:rsid w:val="0063179E"/>
    <w:rsid w:val="00633B84"/>
    <w:rsid w:val="0063484A"/>
    <w:rsid w:val="00634988"/>
    <w:rsid w:val="00634A4E"/>
    <w:rsid w:val="0063552B"/>
    <w:rsid w:val="006365D3"/>
    <w:rsid w:val="006367BC"/>
    <w:rsid w:val="00641BD2"/>
    <w:rsid w:val="00641C3D"/>
    <w:rsid w:val="00641F05"/>
    <w:rsid w:val="00642209"/>
    <w:rsid w:val="00642552"/>
    <w:rsid w:val="00643541"/>
    <w:rsid w:val="006446B6"/>
    <w:rsid w:val="00644F94"/>
    <w:rsid w:val="006465C6"/>
    <w:rsid w:val="0065075D"/>
    <w:rsid w:val="006507BC"/>
    <w:rsid w:val="0065142B"/>
    <w:rsid w:val="00651547"/>
    <w:rsid w:val="0065289F"/>
    <w:rsid w:val="00654432"/>
    <w:rsid w:val="00654C40"/>
    <w:rsid w:val="00655577"/>
    <w:rsid w:val="0065606A"/>
    <w:rsid w:val="00657ACE"/>
    <w:rsid w:val="00657DA9"/>
    <w:rsid w:val="00657EA4"/>
    <w:rsid w:val="00662D9A"/>
    <w:rsid w:val="006638DA"/>
    <w:rsid w:val="006649F6"/>
    <w:rsid w:val="00665145"/>
    <w:rsid w:val="006666A2"/>
    <w:rsid w:val="0066724F"/>
    <w:rsid w:val="00667826"/>
    <w:rsid w:val="00670271"/>
    <w:rsid w:val="0067071C"/>
    <w:rsid w:val="00670A3B"/>
    <w:rsid w:val="006727EB"/>
    <w:rsid w:val="00676B5C"/>
    <w:rsid w:val="00677440"/>
    <w:rsid w:val="006807A0"/>
    <w:rsid w:val="006818BB"/>
    <w:rsid w:val="00683609"/>
    <w:rsid w:val="00683BCE"/>
    <w:rsid w:val="00684084"/>
    <w:rsid w:val="006846F6"/>
    <w:rsid w:val="00684FC7"/>
    <w:rsid w:val="006871AF"/>
    <w:rsid w:val="00690C7F"/>
    <w:rsid w:val="006935F9"/>
    <w:rsid w:val="00693B7E"/>
    <w:rsid w:val="00694F8E"/>
    <w:rsid w:val="00695DEC"/>
    <w:rsid w:val="006A170A"/>
    <w:rsid w:val="006B0090"/>
    <w:rsid w:val="006B00E6"/>
    <w:rsid w:val="006B00FE"/>
    <w:rsid w:val="006B0579"/>
    <w:rsid w:val="006B1208"/>
    <w:rsid w:val="006B24B4"/>
    <w:rsid w:val="006B2599"/>
    <w:rsid w:val="006B2D40"/>
    <w:rsid w:val="006B3787"/>
    <w:rsid w:val="006B4957"/>
    <w:rsid w:val="006B4B06"/>
    <w:rsid w:val="006B5A7F"/>
    <w:rsid w:val="006B79E0"/>
    <w:rsid w:val="006B7F6B"/>
    <w:rsid w:val="006C12E2"/>
    <w:rsid w:val="006C42EB"/>
    <w:rsid w:val="006C457E"/>
    <w:rsid w:val="006C5539"/>
    <w:rsid w:val="006C5A14"/>
    <w:rsid w:val="006C5CB5"/>
    <w:rsid w:val="006C650D"/>
    <w:rsid w:val="006C70FA"/>
    <w:rsid w:val="006C7EEF"/>
    <w:rsid w:val="006D0552"/>
    <w:rsid w:val="006D171E"/>
    <w:rsid w:val="006D2372"/>
    <w:rsid w:val="006D44E4"/>
    <w:rsid w:val="006D505B"/>
    <w:rsid w:val="006E1292"/>
    <w:rsid w:val="006E1970"/>
    <w:rsid w:val="006E24DC"/>
    <w:rsid w:val="006E2AD3"/>
    <w:rsid w:val="006E3716"/>
    <w:rsid w:val="006E5E38"/>
    <w:rsid w:val="006E658D"/>
    <w:rsid w:val="006E6746"/>
    <w:rsid w:val="006E674C"/>
    <w:rsid w:val="006E7293"/>
    <w:rsid w:val="006F0355"/>
    <w:rsid w:val="006F0A1A"/>
    <w:rsid w:val="006F0AC9"/>
    <w:rsid w:val="006F36FF"/>
    <w:rsid w:val="006F595D"/>
    <w:rsid w:val="006F77FD"/>
    <w:rsid w:val="0070128E"/>
    <w:rsid w:val="007020EB"/>
    <w:rsid w:val="00704044"/>
    <w:rsid w:val="007054CE"/>
    <w:rsid w:val="007068A5"/>
    <w:rsid w:val="00707AFC"/>
    <w:rsid w:val="00707E9B"/>
    <w:rsid w:val="007109A1"/>
    <w:rsid w:val="00710BE9"/>
    <w:rsid w:val="00710DFE"/>
    <w:rsid w:val="007147B9"/>
    <w:rsid w:val="00715399"/>
    <w:rsid w:val="00716529"/>
    <w:rsid w:val="00721DDF"/>
    <w:rsid w:val="00722195"/>
    <w:rsid w:val="00725518"/>
    <w:rsid w:val="00727440"/>
    <w:rsid w:val="00730188"/>
    <w:rsid w:val="0073199C"/>
    <w:rsid w:val="007321C9"/>
    <w:rsid w:val="007325E9"/>
    <w:rsid w:val="00732EEE"/>
    <w:rsid w:val="00732F4A"/>
    <w:rsid w:val="00734085"/>
    <w:rsid w:val="00734329"/>
    <w:rsid w:val="007359DA"/>
    <w:rsid w:val="00737C12"/>
    <w:rsid w:val="007411C2"/>
    <w:rsid w:val="00741AF8"/>
    <w:rsid w:val="007435F2"/>
    <w:rsid w:val="0074455D"/>
    <w:rsid w:val="007447ED"/>
    <w:rsid w:val="00745693"/>
    <w:rsid w:val="00745D0E"/>
    <w:rsid w:val="007468FA"/>
    <w:rsid w:val="007469BD"/>
    <w:rsid w:val="00746D31"/>
    <w:rsid w:val="00747D56"/>
    <w:rsid w:val="00747E51"/>
    <w:rsid w:val="00751050"/>
    <w:rsid w:val="0075114A"/>
    <w:rsid w:val="00751958"/>
    <w:rsid w:val="007519A7"/>
    <w:rsid w:val="00752EE6"/>
    <w:rsid w:val="0075329B"/>
    <w:rsid w:val="00753553"/>
    <w:rsid w:val="007542D1"/>
    <w:rsid w:val="00754372"/>
    <w:rsid w:val="007545F1"/>
    <w:rsid w:val="00754887"/>
    <w:rsid w:val="00754C24"/>
    <w:rsid w:val="0075711F"/>
    <w:rsid w:val="00757D8B"/>
    <w:rsid w:val="007605EF"/>
    <w:rsid w:val="00761078"/>
    <w:rsid w:val="007640CC"/>
    <w:rsid w:val="007645A1"/>
    <w:rsid w:val="007649CE"/>
    <w:rsid w:val="00766ECF"/>
    <w:rsid w:val="00770A56"/>
    <w:rsid w:val="0077140F"/>
    <w:rsid w:val="00772070"/>
    <w:rsid w:val="00772898"/>
    <w:rsid w:val="0077458D"/>
    <w:rsid w:val="00774E25"/>
    <w:rsid w:val="0077518D"/>
    <w:rsid w:val="00776AE3"/>
    <w:rsid w:val="00780D5F"/>
    <w:rsid w:val="00781F11"/>
    <w:rsid w:val="00782EB2"/>
    <w:rsid w:val="007830C5"/>
    <w:rsid w:val="0078313B"/>
    <w:rsid w:val="00784478"/>
    <w:rsid w:val="00786CC8"/>
    <w:rsid w:val="00790E3C"/>
    <w:rsid w:val="007931C9"/>
    <w:rsid w:val="007946F7"/>
    <w:rsid w:val="007973DA"/>
    <w:rsid w:val="007A025D"/>
    <w:rsid w:val="007A03AB"/>
    <w:rsid w:val="007A1DA8"/>
    <w:rsid w:val="007A2D2D"/>
    <w:rsid w:val="007A3517"/>
    <w:rsid w:val="007A55A0"/>
    <w:rsid w:val="007A5ADC"/>
    <w:rsid w:val="007A79DB"/>
    <w:rsid w:val="007B0100"/>
    <w:rsid w:val="007B2978"/>
    <w:rsid w:val="007B33F2"/>
    <w:rsid w:val="007B3841"/>
    <w:rsid w:val="007B493D"/>
    <w:rsid w:val="007B5FB8"/>
    <w:rsid w:val="007B70E2"/>
    <w:rsid w:val="007B7B56"/>
    <w:rsid w:val="007C05B3"/>
    <w:rsid w:val="007C08EF"/>
    <w:rsid w:val="007C1BD3"/>
    <w:rsid w:val="007C23D7"/>
    <w:rsid w:val="007C374D"/>
    <w:rsid w:val="007C39FB"/>
    <w:rsid w:val="007C3ED2"/>
    <w:rsid w:val="007C512B"/>
    <w:rsid w:val="007C5AE3"/>
    <w:rsid w:val="007C67B6"/>
    <w:rsid w:val="007C7408"/>
    <w:rsid w:val="007D1D94"/>
    <w:rsid w:val="007D21F5"/>
    <w:rsid w:val="007D30A8"/>
    <w:rsid w:val="007D58CB"/>
    <w:rsid w:val="007D6811"/>
    <w:rsid w:val="007D78F9"/>
    <w:rsid w:val="007D7E5C"/>
    <w:rsid w:val="007E06CF"/>
    <w:rsid w:val="007E2F45"/>
    <w:rsid w:val="007E3061"/>
    <w:rsid w:val="007E3CC3"/>
    <w:rsid w:val="007E4200"/>
    <w:rsid w:val="007E453B"/>
    <w:rsid w:val="007E5701"/>
    <w:rsid w:val="007E5A11"/>
    <w:rsid w:val="007E5EFE"/>
    <w:rsid w:val="007E652C"/>
    <w:rsid w:val="007F01CC"/>
    <w:rsid w:val="007F1F17"/>
    <w:rsid w:val="007F4E55"/>
    <w:rsid w:val="007F5419"/>
    <w:rsid w:val="007F67C9"/>
    <w:rsid w:val="007F6BBD"/>
    <w:rsid w:val="007F7E53"/>
    <w:rsid w:val="00802875"/>
    <w:rsid w:val="00802C4E"/>
    <w:rsid w:val="0080358F"/>
    <w:rsid w:val="0080360B"/>
    <w:rsid w:val="00804591"/>
    <w:rsid w:val="008047F4"/>
    <w:rsid w:val="00804954"/>
    <w:rsid w:val="0080583D"/>
    <w:rsid w:val="00806412"/>
    <w:rsid w:val="00806D51"/>
    <w:rsid w:val="008136D2"/>
    <w:rsid w:val="0081386A"/>
    <w:rsid w:val="00815368"/>
    <w:rsid w:val="00816438"/>
    <w:rsid w:val="0081648E"/>
    <w:rsid w:val="008167E5"/>
    <w:rsid w:val="008173C4"/>
    <w:rsid w:val="008201D0"/>
    <w:rsid w:val="00820647"/>
    <w:rsid w:val="00820AE3"/>
    <w:rsid w:val="008210F9"/>
    <w:rsid w:val="00821A6E"/>
    <w:rsid w:val="0082330D"/>
    <w:rsid w:val="00824297"/>
    <w:rsid w:val="0083138F"/>
    <w:rsid w:val="008315CE"/>
    <w:rsid w:val="008322C7"/>
    <w:rsid w:val="008327B0"/>
    <w:rsid w:val="00832890"/>
    <w:rsid w:val="008333B4"/>
    <w:rsid w:val="00835388"/>
    <w:rsid w:val="00836103"/>
    <w:rsid w:val="00836FFF"/>
    <w:rsid w:val="0084009E"/>
    <w:rsid w:val="00841BBB"/>
    <w:rsid w:val="008421D0"/>
    <w:rsid w:val="00842969"/>
    <w:rsid w:val="0084327D"/>
    <w:rsid w:val="0084343E"/>
    <w:rsid w:val="008439BC"/>
    <w:rsid w:val="00843B1D"/>
    <w:rsid w:val="008449CB"/>
    <w:rsid w:val="008466ED"/>
    <w:rsid w:val="008473F0"/>
    <w:rsid w:val="00847621"/>
    <w:rsid w:val="008477B1"/>
    <w:rsid w:val="0084793F"/>
    <w:rsid w:val="00847D09"/>
    <w:rsid w:val="00847E9B"/>
    <w:rsid w:val="00850B8D"/>
    <w:rsid w:val="0085369B"/>
    <w:rsid w:val="008544C9"/>
    <w:rsid w:val="00854ACF"/>
    <w:rsid w:val="00855742"/>
    <w:rsid w:val="008558AC"/>
    <w:rsid w:val="00855D0B"/>
    <w:rsid w:val="0085718C"/>
    <w:rsid w:val="00860067"/>
    <w:rsid w:val="00861035"/>
    <w:rsid w:val="00861A52"/>
    <w:rsid w:val="00861C9F"/>
    <w:rsid w:val="008623F5"/>
    <w:rsid w:val="0086287E"/>
    <w:rsid w:val="00862D91"/>
    <w:rsid w:val="00864180"/>
    <w:rsid w:val="00864475"/>
    <w:rsid w:val="008650A4"/>
    <w:rsid w:val="0086674F"/>
    <w:rsid w:val="00867893"/>
    <w:rsid w:val="008712DF"/>
    <w:rsid w:val="0087197F"/>
    <w:rsid w:val="00872EF9"/>
    <w:rsid w:val="00873FEA"/>
    <w:rsid w:val="008755BA"/>
    <w:rsid w:val="00875831"/>
    <w:rsid w:val="008770D8"/>
    <w:rsid w:val="00877659"/>
    <w:rsid w:val="00877BB8"/>
    <w:rsid w:val="00877F9A"/>
    <w:rsid w:val="00880B4B"/>
    <w:rsid w:val="00881606"/>
    <w:rsid w:val="00881B05"/>
    <w:rsid w:val="008824CC"/>
    <w:rsid w:val="0088280D"/>
    <w:rsid w:val="00883409"/>
    <w:rsid w:val="0088391C"/>
    <w:rsid w:val="00883D79"/>
    <w:rsid w:val="008849D6"/>
    <w:rsid w:val="00884D21"/>
    <w:rsid w:val="00884FFF"/>
    <w:rsid w:val="008853C1"/>
    <w:rsid w:val="008871A6"/>
    <w:rsid w:val="0089043F"/>
    <w:rsid w:val="00891875"/>
    <w:rsid w:val="00892079"/>
    <w:rsid w:val="00893A8F"/>
    <w:rsid w:val="00893E8B"/>
    <w:rsid w:val="00894E12"/>
    <w:rsid w:val="008957F4"/>
    <w:rsid w:val="008958E5"/>
    <w:rsid w:val="00895E55"/>
    <w:rsid w:val="008969F6"/>
    <w:rsid w:val="00897D6D"/>
    <w:rsid w:val="008A02BD"/>
    <w:rsid w:val="008A213E"/>
    <w:rsid w:val="008A3150"/>
    <w:rsid w:val="008A5F3E"/>
    <w:rsid w:val="008A7D30"/>
    <w:rsid w:val="008B16CA"/>
    <w:rsid w:val="008B2021"/>
    <w:rsid w:val="008B25A6"/>
    <w:rsid w:val="008B2953"/>
    <w:rsid w:val="008B2DBD"/>
    <w:rsid w:val="008B3AC0"/>
    <w:rsid w:val="008B44D1"/>
    <w:rsid w:val="008B6556"/>
    <w:rsid w:val="008C04B9"/>
    <w:rsid w:val="008C2FE8"/>
    <w:rsid w:val="008C3EA3"/>
    <w:rsid w:val="008D0718"/>
    <w:rsid w:val="008D2495"/>
    <w:rsid w:val="008D268B"/>
    <w:rsid w:val="008D27A3"/>
    <w:rsid w:val="008D2F02"/>
    <w:rsid w:val="008D364B"/>
    <w:rsid w:val="008D5AEF"/>
    <w:rsid w:val="008D6320"/>
    <w:rsid w:val="008D6329"/>
    <w:rsid w:val="008D6B8B"/>
    <w:rsid w:val="008E0770"/>
    <w:rsid w:val="008E1745"/>
    <w:rsid w:val="008E2D30"/>
    <w:rsid w:val="008E3018"/>
    <w:rsid w:val="008E40AE"/>
    <w:rsid w:val="008E5526"/>
    <w:rsid w:val="008E5E1C"/>
    <w:rsid w:val="008E6586"/>
    <w:rsid w:val="008E7376"/>
    <w:rsid w:val="008E779B"/>
    <w:rsid w:val="008E7AF9"/>
    <w:rsid w:val="008F1007"/>
    <w:rsid w:val="008F1A0E"/>
    <w:rsid w:val="008F2481"/>
    <w:rsid w:val="008F4CBD"/>
    <w:rsid w:val="008F5655"/>
    <w:rsid w:val="008F69B5"/>
    <w:rsid w:val="008F764C"/>
    <w:rsid w:val="0090016D"/>
    <w:rsid w:val="00900E98"/>
    <w:rsid w:val="00901654"/>
    <w:rsid w:val="009017E1"/>
    <w:rsid w:val="0090330C"/>
    <w:rsid w:val="00903D82"/>
    <w:rsid w:val="009041FB"/>
    <w:rsid w:val="00904434"/>
    <w:rsid w:val="00906194"/>
    <w:rsid w:val="00907B36"/>
    <w:rsid w:val="00910233"/>
    <w:rsid w:val="00910475"/>
    <w:rsid w:val="00910564"/>
    <w:rsid w:val="00910C1D"/>
    <w:rsid w:val="00910CB1"/>
    <w:rsid w:val="00913693"/>
    <w:rsid w:val="009143E1"/>
    <w:rsid w:val="00914434"/>
    <w:rsid w:val="00915B2E"/>
    <w:rsid w:val="00916D1C"/>
    <w:rsid w:val="009175A9"/>
    <w:rsid w:val="0092245D"/>
    <w:rsid w:val="009230DA"/>
    <w:rsid w:val="009274AD"/>
    <w:rsid w:val="0093287F"/>
    <w:rsid w:val="00933569"/>
    <w:rsid w:val="0093403B"/>
    <w:rsid w:val="00934657"/>
    <w:rsid w:val="00935A5D"/>
    <w:rsid w:val="009402B5"/>
    <w:rsid w:val="009426D3"/>
    <w:rsid w:val="0094316C"/>
    <w:rsid w:val="0094367A"/>
    <w:rsid w:val="00943C2C"/>
    <w:rsid w:val="00947119"/>
    <w:rsid w:val="009471C6"/>
    <w:rsid w:val="009473A1"/>
    <w:rsid w:val="00947E33"/>
    <w:rsid w:val="0095008A"/>
    <w:rsid w:val="009502D6"/>
    <w:rsid w:val="0095062F"/>
    <w:rsid w:val="00950FFC"/>
    <w:rsid w:val="00951A74"/>
    <w:rsid w:val="00952089"/>
    <w:rsid w:val="00952B24"/>
    <w:rsid w:val="00952BA5"/>
    <w:rsid w:val="0095311D"/>
    <w:rsid w:val="009534E7"/>
    <w:rsid w:val="00953FF2"/>
    <w:rsid w:val="0095581D"/>
    <w:rsid w:val="009558EA"/>
    <w:rsid w:val="00956924"/>
    <w:rsid w:val="0095693A"/>
    <w:rsid w:val="00956CD5"/>
    <w:rsid w:val="009578D3"/>
    <w:rsid w:val="00961A63"/>
    <w:rsid w:val="00965016"/>
    <w:rsid w:val="0096692F"/>
    <w:rsid w:val="00966E6B"/>
    <w:rsid w:val="0096790F"/>
    <w:rsid w:val="00971A93"/>
    <w:rsid w:val="00972907"/>
    <w:rsid w:val="00972F20"/>
    <w:rsid w:val="00973AC1"/>
    <w:rsid w:val="00973E9B"/>
    <w:rsid w:val="00973F37"/>
    <w:rsid w:val="00975717"/>
    <w:rsid w:val="00981B3C"/>
    <w:rsid w:val="00982403"/>
    <w:rsid w:val="00982F93"/>
    <w:rsid w:val="0098307B"/>
    <w:rsid w:val="0098313A"/>
    <w:rsid w:val="009846F3"/>
    <w:rsid w:val="0098494E"/>
    <w:rsid w:val="0098594C"/>
    <w:rsid w:val="0098708C"/>
    <w:rsid w:val="00991197"/>
    <w:rsid w:val="0099161A"/>
    <w:rsid w:val="00992180"/>
    <w:rsid w:val="0099310B"/>
    <w:rsid w:val="00993FEF"/>
    <w:rsid w:val="00994B46"/>
    <w:rsid w:val="00994BC9"/>
    <w:rsid w:val="00995B3F"/>
    <w:rsid w:val="00995E31"/>
    <w:rsid w:val="00996300"/>
    <w:rsid w:val="00997E62"/>
    <w:rsid w:val="009A10C6"/>
    <w:rsid w:val="009A1448"/>
    <w:rsid w:val="009A2786"/>
    <w:rsid w:val="009A3490"/>
    <w:rsid w:val="009A3739"/>
    <w:rsid w:val="009A3D6B"/>
    <w:rsid w:val="009A4A3C"/>
    <w:rsid w:val="009A71F6"/>
    <w:rsid w:val="009B359D"/>
    <w:rsid w:val="009B3991"/>
    <w:rsid w:val="009B3CBF"/>
    <w:rsid w:val="009B439F"/>
    <w:rsid w:val="009B5808"/>
    <w:rsid w:val="009B5F02"/>
    <w:rsid w:val="009B74E9"/>
    <w:rsid w:val="009C2CB1"/>
    <w:rsid w:val="009C4456"/>
    <w:rsid w:val="009C4A09"/>
    <w:rsid w:val="009D1153"/>
    <w:rsid w:val="009D4B1C"/>
    <w:rsid w:val="009D4DC6"/>
    <w:rsid w:val="009D4EF0"/>
    <w:rsid w:val="009D6AFD"/>
    <w:rsid w:val="009E0126"/>
    <w:rsid w:val="009E2536"/>
    <w:rsid w:val="009E2ACD"/>
    <w:rsid w:val="009E2D14"/>
    <w:rsid w:val="009E2E9B"/>
    <w:rsid w:val="009E3EB5"/>
    <w:rsid w:val="009E4A03"/>
    <w:rsid w:val="009E64AC"/>
    <w:rsid w:val="009F1B6E"/>
    <w:rsid w:val="009F213D"/>
    <w:rsid w:val="009F2EF2"/>
    <w:rsid w:val="009F716C"/>
    <w:rsid w:val="00A01C2E"/>
    <w:rsid w:val="00A02A77"/>
    <w:rsid w:val="00A0309D"/>
    <w:rsid w:val="00A0556D"/>
    <w:rsid w:val="00A05C40"/>
    <w:rsid w:val="00A06379"/>
    <w:rsid w:val="00A06DC6"/>
    <w:rsid w:val="00A1008F"/>
    <w:rsid w:val="00A11664"/>
    <w:rsid w:val="00A11D6C"/>
    <w:rsid w:val="00A11EF1"/>
    <w:rsid w:val="00A128F0"/>
    <w:rsid w:val="00A1382A"/>
    <w:rsid w:val="00A14C25"/>
    <w:rsid w:val="00A154BF"/>
    <w:rsid w:val="00A20652"/>
    <w:rsid w:val="00A20F82"/>
    <w:rsid w:val="00A2186E"/>
    <w:rsid w:val="00A21C0B"/>
    <w:rsid w:val="00A229A0"/>
    <w:rsid w:val="00A232A9"/>
    <w:rsid w:val="00A23B91"/>
    <w:rsid w:val="00A24BF9"/>
    <w:rsid w:val="00A2565B"/>
    <w:rsid w:val="00A26444"/>
    <w:rsid w:val="00A271FB"/>
    <w:rsid w:val="00A2777F"/>
    <w:rsid w:val="00A307C1"/>
    <w:rsid w:val="00A31CF3"/>
    <w:rsid w:val="00A32B51"/>
    <w:rsid w:val="00A34483"/>
    <w:rsid w:val="00A3480F"/>
    <w:rsid w:val="00A35356"/>
    <w:rsid w:val="00A40E02"/>
    <w:rsid w:val="00A41F01"/>
    <w:rsid w:val="00A423C0"/>
    <w:rsid w:val="00A43C2A"/>
    <w:rsid w:val="00A43F85"/>
    <w:rsid w:val="00A528B9"/>
    <w:rsid w:val="00A5391B"/>
    <w:rsid w:val="00A54796"/>
    <w:rsid w:val="00A55ACB"/>
    <w:rsid w:val="00A56F4E"/>
    <w:rsid w:val="00A57AA1"/>
    <w:rsid w:val="00A60282"/>
    <w:rsid w:val="00A60F94"/>
    <w:rsid w:val="00A61E62"/>
    <w:rsid w:val="00A627BE"/>
    <w:rsid w:val="00A6373A"/>
    <w:rsid w:val="00A63D18"/>
    <w:rsid w:val="00A64C7D"/>
    <w:rsid w:val="00A65FAC"/>
    <w:rsid w:val="00A709B0"/>
    <w:rsid w:val="00A7283C"/>
    <w:rsid w:val="00A741D4"/>
    <w:rsid w:val="00A75523"/>
    <w:rsid w:val="00A75C48"/>
    <w:rsid w:val="00A768C3"/>
    <w:rsid w:val="00A76A1E"/>
    <w:rsid w:val="00A8116E"/>
    <w:rsid w:val="00A81567"/>
    <w:rsid w:val="00A81933"/>
    <w:rsid w:val="00A84425"/>
    <w:rsid w:val="00A85234"/>
    <w:rsid w:val="00A85376"/>
    <w:rsid w:val="00A866DB"/>
    <w:rsid w:val="00A915DB"/>
    <w:rsid w:val="00A91937"/>
    <w:rsid w:val="00A92035"/>
    <w:rsid w:val="00A93433"/>
    <w:rsid w:val="00A94969"/>
    <w:rsid w:val="00A97245"/>
    <w:rsid w:val="00AA4C47"/>
    <w:rsid w:val="00AA55A6"/>
    <w:rsid w:val="00AA666B"/>
    <w:rsid w:val="00AA7793"/>
    <w:rsid w:val="00AB17D8"/>
    <w:rsid w:val="00AB1AD2"/>
    <w:rsid w:val="00AB1F2A"/>
    <w:rsid w:val="00AB2007"/>
    <w:rsid w:val="00AB3C2A"/>
    <w:rsid w:val="00AB47D1"/>
    <w:rsid w:val="00AB500A"/>
    <w:rsid w:val="00AB69D1"/>
    <w:rsid w:val="00AC3E57"/>
    <w:rsid w:val="00AC3F6A"/>
    <w:rsid w:val="00AC5F33"/>
    <w:rsid w:val="00AC60B4"/>
    <w:rsid w:val="00AC6D4C"/>
    <w:rsid w:val="00AC7172"/>
    <w:rsid w:val="00AC75FB"/>
    <w:rsid w:val="00AD0199"/>
    <w:rsid w:val="00AD0C0E"/>
    <w:rsid w:val="00AD2C41"/>
    <w:rsid w:val="00AD3CC8"/>
    <w:rsid w:val="00AD6A87"/>
    <w:rsid w:val="00AD6BF4"/>
    <w:rsid w:val="00AD70E1"/>
    <w:rsid w:val="00AE092F"/>
    <w:rsid w:val="00AE1415"/>
    <w:rsid w:val="00AE1ECE"/>
    <w:rsid w:val="00AE29CA"/>
    <w:rsid w:val="00AE5028"/>
    <w:rsid w:val="00AE5A8A"/>
    <w:rsid w:val="00AE5B64"/>
    <w:rsid w:val="00AE66FB"/>
    <w:rsid w:val="00AF00CE"/>
    <w:rsid w:val="00AF04CD"/>
    <w:rsid w:val="00AF050C"/>
    <w:rsid w:val="00AF1E04"/>
    <w:rsid w:val="00AF29A2"/>
    <w:rsid w:val="00AF2A52"/>
    <w:rsid w:val="00AF3100"/>
    <w:rsid w:val="00AF42F4"/>
    <w:rsid w:val="00AF4992"/>
    <w:rsid w:val="00AF4BA8"/>
    <w:rsid w:val="00AF777B"/>
    <w:rsid w:val="00B00768"/>
    <w:rsid w:val="00B022AC"/>
    <w:rsid w:val="00B03447"/>
    <w:rsid w:val="00B047E1"/>
    <w:rsid w:val="00B05304"/>
    <w:rsid w:val="00B054B8"/>
    <w:rsid w:val="00B10E6B"/>
    <w:rsid w:val="00B110E7"/>
    <w:rsid w:val="00B11A31"/>
    <w:rsid w:val="00B12EC5"/>
    <w:rsid w:val="00B1340C"/>
    <w:rsid w:val="00B13AFB"/>
    <w:rsid w:val="00B1476A"/>
    <w:rsid w:val="00B15253"/>
    <w:rsid w:val="00B15402"/>
    <w:rsid w:val="00B1585F"/>
    <w:rsid w:val="00B17EB6"/>
    <w:rsid w:val="00B200B3"/>
    <w:rsid w:val="00B20309"/>
    <w:rsid w:val="00B20B6A"/>
    <w:rsid w:val="00B21B5F"/>
    <w:rsid w:val="00B231A7"/>
    <w:rsid w:val="00B231C8"/>
    <w:rsid w:val="00B23C16"/>
    <w:rsid w:val="00B2421D"/>
    <w:rsid w:val="00B261BD"/>
    <w:rsid w:val="00B272CA"/>
    <w:rsid w:val="00B272DD"/>
    <w:rsid w:val="00B30201"/>
    <w:rsid w:val="00B33F3C"/>
    <w:rsid w:val="00B3589C"/>
    <w:rsid w:val="00B35AD0"/>
    <w:rsid w:val="00B36231"/>
    <w:rsid w:val="00B369E5"/>
    <w:rsid w:val="00B4216C"/>
    <w:rsid w:val="00B43611"/>
    <w:rsid w:val="00B4533A"/>
    <w:rsid w:val="00B4659D"/>
    <w:rsid w:val="00B4699D"/>
    <w:rsid w:val="00B47A17"/>
    <w:rsid w:val="00B506BA"/>
    <w:rsid w:val="00B50A41"/>
    <w:rsid w:val="00B51F78"/>
    <w:rsid w:val="00B52C0B"/>
    <w:rsid w:val="00B615A5"/>
    <w:rsid w:val="00B616D5"/>
    <w:rsid w:val="00B6395E"/>
    <w:rsid w:val="00B65962"/>
    <w:rsid w:val="00B66FA3"/>
    <w:rsid w:val="00B67EFC"/>
    <w:rsid w:val="00B72168"/>
    <w:rsid w:val="00B7264D"/>
    <w:rsid w:val="00B74286"/>
    <w:rsid w:val="00B75528"/>
    <w:rsid w:val="00B80000"/>
    <w:rsid w:val="00B80A09"/>
    <w:rsid w:val="00B80AF5"/>
    <w:rsid w:val="00B80C71"/>
    <w:rsid w:val="00B80EF8"/>
    <w:rsid w:val="00B81421"/>
    <w:rsid w:val="00B81EB8"/>
    <w:rsid w:val="00B829A5"/>
    <w:rsid w:val="00B86A2E"/>
    <w:rsid w:val="00B86B5B"/>
    <w:rsid w:val="00B90C38"/>
    <w:rsid w:val="00B912CC"/>
    <w:rsid w:val="00B936BF"/>
    <w:rsid w:val="00B962D1"/>
    <w:rsid w:val="00B973F2"/>
    <w:rsid w:val="00BA0607"/>
    <w:rsid w:val="00BA3502"/>
    <w:rsid w:val="00BA4C4D"/>
    <w:rsid w:val="00BA5980"/>
    <w:rsid w:val="00BA6232"/>
    <w:rsid w:val="00BA75AE"/>
    <w:rsid w:val="00BA777F"/>
    <w:rsid w:val="00BB3A7D"/>
    <w:rsid w:val="00BB43DB"/>
    <w:rsid w:val="00BB59C6"/>
    <w:rsid w:val="00BB694E"/>
    <w:rsid w:val="00BC0A3C"/>
    <w:rsid w:val="00BC144D"/>
    <w:rsid w:val="00BC1B54"/>
    <w:rsid w:val="00BC21CB"/>
    <w:rsid w:val="00BC2C9E"/>
    <w:rsid w:val="00BC311C"/>
    <w:rsid w:val="00BC3FD8"/>
    <w:rsid w:val="00BC566D"/>
    <w:rsid w:val="00BC7653"/>
    <w:rsid w:val="00BD061B"/>
    <w:rsid w:val="00BD06D1"/>
    <w:rsid w:val="00BD0B6D"/>
    <w:rsid w:val="00BD1F15"/>
    <w:rsid w:val="00BD4373"/>
    <w:rsid w:val="00BD523D"/>
    <w:rsid w:val="00BD59DC"/>
    <w:rsid w:val="00BD61F9"/>
    <w:rsid w:val="00BD6619"/>
    <w:rsid w:val="00BD6861"/>
    <w:rsid w:val="00BD71B3"/>
    <w:rsid w:val="00BE2407"/>
    <w:rsid w:val="00BE2605"/>
    <w:rsid w:val="00BE55AC"/>
    <w:rsid w:val="00BE6E93"/>
    <w:rsid w:val="00BE78A7"/>
    <w:rsid w:val="00BF36FC"/>
    <w:rsid w:val="00BF4257"/>
    <w:rsid w:val="00BF4530"/>
    <w:rsid w:val="00BF493F"/>
    <w:rsid w:val="00BF6213"/>
    <w:rsid w:val="00BF6699"/>
    <w:rsid w:val="00C0025A"/>
    <w:rsid w:val="00C01C7C"/>
    <w:rsid w:val="00C01CFD"/>
    <w:rsid w:val="00C023EE"/>
    <w:rsid w:val="00C02926"/>
    <w:rsid w:val="00C02F0C"/>
    <w:rsid w:val="00C03CBE"/>
    <w:rsid w:val="00C04D9C"/>
    <w:rsid w:val="00C061EB"/>
    <w:rsid w:val="00C10DB2"/>
    <w:rsid w:val="00C115B4"/>
    <w:rsid w:val="00C13035"/>
    <w:rsid w:val="00C16B01"/>
    <w:rsid w:val="00C22132"/>
    <w:rsid w:val="00C221B8"/>
    <w:rsid w:val="00C26182"/>
    <w:rsid w:val="00C26626"/>
    <w:rsid w:val="00C27205"/>
    <w:rsid w:val="00C277B0"/>
    <w:rsid w:val="00C313B0"/>
    <w:rsid w:val="00C31D95"/>
    <w:rsid w:val="00C332BE"/>
    <w:rsid w:val="00C3587B"/>
    <w:rsid w:val="00C359EF"/>
    <w:rsid w:val="00C35C87"/>
    <w:rsid w:val="00C40ADF"/>
    <w:rsid w:val="00C41912"/>
    <w:rsid w:val="00C43BC2"/>
    <w:rsid w:val="00C45D9B"/>
    <w:rsid w:val="00C51A29"/>
    <w:rsid w:val="00C51B10"/>
    <w:rsid w:val="00C56101"/>
    <w:rsid w:val="00C609A9"/>
    <w:rsid w:val="00C63ADF"/>
    <w:rsid w:val="00C63D79"/>
    <w:rsid w:val="00C64682"/>
    <w:rsid w:val="00C646C7"/>
    <w:rsid w:val="00C652A4"/>
    <w:rsid w:val="00C65D2B"/>
    <w:rsid w:val="00C65D2E"/>
    <w:rsid w:val="00C671D7"/>
    <w:rsid w:val="00C714AD"/>
    <w:rsid w:val="00C7258B"/>
    <w:rsid w:val="00C7349D"/>
    <w:rsid w:val="00C738C7"/>
    <w:rsid w:val="00C73FF8"/>
    <w:rsid w:val="00C74A73"/>
    <w:rsid w:val="00C76036"/>
    <w:rsid w:val="00C76714"/>
    <w:rsid w:val="00C76D34"/>
    <w:rsid w:val="00C76D80"/>
    <w:rsid w:val="00C77EA6"/>
    <w:rsid w:val="00C82526"/>
    <w:rsid w:val="00C85182"/>
    <w:rsid w:val="00C879F1"/>
    <w:rsid w:val="00C9038D"/>
    <w:rsid w:val="00C90471"/>
    <w:rsid w:val="00C90B67"/>
    <w:rsid w:val="00C9166E"/>
    <w:rsid w:val="00C93400"/>
    <w:rsid w:val="00C95BC8"/>
    <w:rsid w:val="00C966E9"/>
    <w:rsid w:val="00C96818"/>
    <w:rsid w:val="00CA019B"/>
    <w:rsid w:val="00CA0243"/>
    <w:rsid w:val="00CA268F"/>
    <w:rsid w:val="00CA31AD"/>
    <w:rsid w:val="00CA323C"/>
    <w:rsid w:val="00CA4F78"/>
    <w:rsid w:val="00CA68ED"/>
    <w:rsid w:val="00CB05AD"/>
    <w:rsid w:val="00CB1F41"/>
    <w:rsid w:val="00CB2328"/>
    <w:rsid w:val="00CB368C"/>
    <w:rsid w:val="00CB43B5"/>
    <w:rsid w:val="00CB49C2"/>
    <w:rsid w:val="00CB5702"/>
    <w:rsid w:val="00CC0611"/>
    <w:rsid w:val="00CC14A8"/>
    <w:rsid w:val="00CC2508"/>
    <w:rsid w:val="00CC3DCA"/>
    <w:rsid w:val="00CC3E81"/>
    <w:rsid w:val="00CC6C52"/>
    <w:rsid w:val="00CC77E3"/>
    <w:rsid w:val="00CD0365"/>
    <w:rsid w:val="00CD0394"/>
    <w:rsid w:val="00CD3550"/>
    <w:rsid w:val="00CD4C96"/>
    <w:rsid w:val="00CD7F0D"/>
    <w:rsid w:val="00CE2C7F"/>
    <w:rsid w:val="00CE385C"/>
    <w:rsid w:val="00CE432B"/>
    <w:rsid w:val="00CE4478"/>
    <w:rsid w:val="00CE4A32"/>
    <w:rsid w:val="00CE55B7"/>
    <w:rsid w:val="00CE70C5"/>
    <w:rsid w:val="00CE788B"/>
    <w:rsid w:val="00CF0A80"/>
    <w:rsid w:val="00CF3271"/>
    <w:rsid w:val="00CF522F"/>
    <w:rsid w:val="00CF6FF4"/>
    <w:rsid w:val="00CF755A"/>
    <w:rsid w:val="00CF797E"/>
    <w:rsid w:val="00D00A06"/>
    <w:rsid w:val="00D023FA"/>
    <w:rsid w:val="00D03485"/>
    <w:rsid w:val="00D03C0E"/>
    <w:rsid w:val="00D040BE"/>
    <w:rsid w:val="00D04E10"/>
    <w:rsid w:val="00D06939"/>
    <w:rsid w:val="00D0758D"/>
    <w:rsid w:val="00D10CA6"/>
    <w:rsid w:val="00D11C3A"/>
    <w:rsid w:val="00D139D5"/>
    <w:rsid w:val="00D15243"/>
    <w:rsid w:val="00D219DA"/>
    <w:rsid w:val="00D223FF"/>
    <w:rsid w:val="00D22F6D"/>
    <w:rsid w:val="00D23E33"/>
    <w:rsid w:val="00D24FEB"/>
    <w:rsid w:val="00D3029D"/>
    <w:rsid w:val="00D303AB"/>
    <w:rsid w:val="00D30441"/>
    <w:rsid w:val="00D30533"/>
    <w:rsid w:val="00D3060C"/>
    <w:rsid w:val="00D30BC8"/>
    <w:rsid w:val="00D31512"/>
    <w:rsid w:val="00D31F37"/>
    <w:rsid w:val="00D33E5A"/>
    <w:rsid w:val="00D34926"/>
    <w:rsid w:val="00D35229"/>
    <w:rsid w:val="00D354BF"/>
    <w:rsid w:val="00D357EA"/>
    <w:rsid w:val="00D36BF2"/>
    <w:rsid w:val="00D4005A"/>
    <w:rsid w:val="00D400B0"/>
    <w:rsid w:val="00D41D82"/>
    <w:rsid w:val="00D42790"/>
    <w:rsid w:val="00D46EE0"/>
    <w:rsid w:val="00D50024"/>
    <w:rsid w:val="00D51C8A"/>
    <w:rsid w:val="00D5206A"/>
    <w:rsid w:val="00D5240C"/>
    <w:rsid w:val="00D54EF6"/>
    <w:rsid w:val="00D555E0"/>
    <w:rsid w:val="00D5591A"/>
    <w:rsid w:val="00D55DED"/>
    <w:rsid w:val="00D60F9D"/>
    <w:rsid w:val="00D61171"/>
    <w:rsid w:val="00D6135C"/>
    <w:rsid w:val="00D62665"/>
    <w:rsid w:val="00D62A39"/>
    <w:rsid w:val="00D63558"/>
    <w:rsid w:val="00D66968"/>
    <w:rsid w:val="00D70110"/>
    <w:rsid w:val="00D727AA"/>
    <w:rsid w:val="00D73581"/>
    <w:rsid w:val="00D736E5"/>
    <w:rsid w:val="00D74018"/>
    <w:rsid w:val="00D75266"/>
    <w:rsid w:val="00D757D9"/>
    <w:rsid w:val="00D769AF"/>
    <w:rsid w:val="00D80856"/>
    <w:rsid w:val="00D82058"/>
    <w:rsid w:val="00D82A31"/>
    <w:rsid w:val="00D842A0"/>
    <w:rsid w:val="00D86FB0"/>
    <w:rsid w:val="00D90311"/>
    <w:rsid w:val="00D9126F"/>
    <w:rsid w:val="00D912E1"/>
    <w:rsid w:val="00D9415D"/>
    <w:rsid w:val="00D941F4"/>
    <w:rsid w:val="00D949FB"/>
    <w:rsid w:val="00D97179"/>
    <w:rsid w:val="00DA0EFA"/>
    <w:rsid w:val="00DA3A3D"/>
    <w:rsid w:val="00DA44AC"/>
    <w:rsid w:val="00DA61E8"/>
    <w:rsid w:val="00DA73EC"/>
    <w:rsid w:val="00DB040D"/>
    <w:rsid w:val="00DB1018"/>
    <w:rsid w:val="00DB1930"/>
    <w:rsid w:val="00DB2694"/>
    <w:rsid w:val="00DB29AE"/>
    <w:rsid w:val="00DB333B"/>
    <w:rsid w:val="00DB4CA4"/>
    <w:rsid w:val="00DB67D2"/>
    <w:rsid w:val="00DB7ADA"/>
    <w:rsid w:val="00DC1BBC"/>
    <w:rsid w:val="00DC2D7B"/>
    <w:rsid w:val="00DC2F12"/>
    <w:rsid w:val="00DC2F34"/>
    <w:rsid w:val="00DC3D4F"/>
    <w:rsid w:val="00DC418F"/>
    <w:rsid w:val="00DC464F"/>
    <w:rsid w:val="00DC5467"/>
    <w:rsid w:val="00DC6943"/>
    <w:rsid w:val="00DC6F53"/>
    <w:rsid w:val="00DD206E"/>
    <w:rsid w:val="00DD259A"/>
    <w:rsid w:val="00DD286E"/>
    <w:rsid w:val="00DD5187"/>
    <w:rsid w:val="00DD5708"/>
    <w:rsid w:val="00DD6D81"/>
    <w:rsid w:val="00DD7B61"/>
    <w:rsid w:val="00DE03AF"/>
    <w:rsid w:val="00DE3751"/>
    <w:rsid w:val="00DE4970"/>
    <w:rsid w:val="00DE6127"/>
    <w:rsid w:val="00DE6284"/>
    <w:rsid w:val="00DF1735"/>
    <w:rsid w:val="00DF351F"/>
    <w:rsid w:val="00DF43E5"/>
    <w:rsid w:val="00DF4BB0"/>
    <w:rsid w:val="00DF6B5B"/>
    <w:rsid w:val="00DF7843"/>
    <w:rsid w:val="00E00344"/>
    <w:rsid w:val="00E00B42"/>
    <w:rsid w:val="00E017C4"/>
    <w:rsid w:val="00E021A6"/>
    <w:rsid w:val="00E0392C"/>
    <w:rsid w:val="00E039F6"/>
    <w:rsid w:val="00E03EB3"/>
    <w:rsid w:val="00E056B9"/>
    <w:rsid w:val="00E0607B"/>
    <w:rsid w:val="00E06A03"/>
    <w:rsid w:val="00E11764"/>
    <w:rsid w:val="00E1213B"/>
    <w:rsid w:val="00E14D68"/>
    <w:rsid w:val="00E15C9A"/>
    <w:rsid w:val="00E16702"/>
    <w:rsid w:val="00E16C9D"/>
    <w:rsid w:val="00E17C85"/>
    <w:rsid w:val="00E22CB4"/>
    <w:rsid w:val="00E2347C"/>
    <w:rsid w:val="00E237CD"/>
    <w:rsid w:val="00E23900"/>
    <w:rsid w:val="00E23996"/>
    <w:rsid w:val="00E24426"/>
    <w:rsid w:val="00E259E6"/>
    <w:rsid w:val="00E26F78"/>
    <w:rsid w:val="00E33F85"/>
    <w:rsid w:val="00E346EA"/>
    <w:rsid w:val="00E40277"/>
    <w:rsid w:val="00E406C4"/>
    <w:rsid w:val="00E4197C"/>
    <w:rsid w:val="00E41F3F"/>
    <w:rsid w:val="00E42649"/>
    <w:rsid w:val="00E42B5A"/>
    <w:rsid w:val="00E42D49"/>
    <w:rsid w:val="00E43C97"/>
    <w:rsid w:val="00E452AA"/>
    <w:rsid w:val="00E45EE8"/>
    <w:rsid w:val="00E460B5"/>
    <w:rsid w:val="00E46A8B"/>
    <w:rsid w:val="00E47F65"/>
    <w:rsid w:val="00E506F9"/>
    <w:rsid w:val="00E52D16"/>
    <w:rsid w:val="00E53ECF"/>
    <w:rsid w:val="00E541ED"/>
    <w:rsid w:val="00E556A0"/>
    <w:rsid w:val="00E569C7"/>
    <w:rsid w:val="00E56A4F"/>
    <w:rsid w:val="00E57556"/>
    <w:rsid w:val="00E6070F"/>
    <w:rsid w:val="00E61508"/>
    <w:rsid w:val="00E6279D"/>
    <w:rsid w:val="00E62CCC"/>
    <w:rsid w:val="00E63A1D"/>
    <w:rsid w:val="00E66833"/>
    <w:rsid w:val="00E66F29"/>
    <w:rsid w:val="00E67564"/>
    <w:rsid w:val="00E67963"/>
    <w:rsid w:val="00E67D39"/>
    <w:rsid w:val="00E70E17"/>
    <w:rsid w:val="00E76196"/>
    <w:rsid w:val="00E76E46"/>
    <w:rsid w:val="00E775C6"/>
    <w:rsid w:val="00E8276A"/>
    <w:rsid w:val="00E83500"/>
    <w:rsid w:val="00E83E96"/>
    <w:rsid w:val="00E848E0"/>
    <w:rsid w:val="00E907F1"/>
    <w:rsid w:val="00E9123A"/>
    <w:rsid w:val="00E9128D"/>
    <w:rsid w:val="00E94C5E"/>
    <w:rsid w:val="00E96265"/>
    <w:rsid w:val="00E97122"/>
    <w:rsid w:val="00E97221"/>
    <w:rsid w:val="00EA0955"/>
    <w:rsid w:val="00EA199D"/>
    <w:rsid w:val="00EA1FD5"/>
    <w:rsid w:val="00EA28F2"/>
    <w:rsid w:val="00EA2C2A"/>
    <w:rsid w:val="00EA3D28"/>
    <w:rsid w:val="00EB4A10"/>
    <w:rsid w:val="00EB4A90"/>
    <w:rsid w:val="00EB51E0"/>
    <w:rsid w:val="00EB6EB1"/>
    <w:rsid w:val="00EB708D"/>
    <w:rsid w:val="00EC2647"/>
    <w:rsid w:val="00EC3E53"/>
    <w:rsid w:val="00EC5255"/>
    <w:rsid w:val="00ED1E69"/>
    <w:rsid w:val="00ED287B"/>
    <w:rsid w:val="00ED2BDC"/>
    <w:rsid w:val="00ED44A0"/>
    <w:rsid w:val="00ED50FD"/>
    <w:rsid w:val="00ED5240"/>
    <w:rsid w:val="00ED5851"/>
    <w:rsid w:val="00ED6FF2"/>
    <w:rsid w:val="00EE0DC1"/>
    <w:rsid w:val="00EE1E3E"/>
    <w:rsid w:val="00EE47A1"/>
    <w:rsid w:val="00EE7905"/>
    <w:rsid w:val="00EE7E4B"/>
    <w:rsid w:val="00EE7E82"/>
    <w:rsid w:val="00EE7F3A"/>
    <w:rsid w:val="00EF2EB0"/>
    <w:rsid w:val="00EF3458"/>
    <w:rsid w:val="00EF36DC"/>
    <w:rsid w:val="00EF45FE"/>
    <w:rsid w:val="00F00510"/>
    <w:rsid w:val="00F01A1D"/>
    <w:rsid w:val="00F02A0B"/>
    <w:rsid w:val="00F036CC"/>
    <w:rsid w:val="00F052F2"/>
    <w:rsid w:val="00F053B8"/>
    <w:rsid w:val="00F0591F"/>
    <w:rsid w:val="00F062EE"/>
    <w:rsid w:val="00F1035F"/>
    <w:rsid w:val="00F103A1"/>
    <w:rsid w:val="00F1389C"/>
    <w:rsid w:val="00F150B9"/>
    <w:rsid w:val="00F15637"/>
    <w:rsid w:val="00F1721F"/>
    <w:rsid w:val="00F203B6"/>
    <w:rsid w:val="00F22C18"/>
    <w:rsid w:val="00F22E47"/>
    <w:rsid w:val="00F24556"/>
    <w:rsid w:val="00F2536C"/>
    <w:rsid w:val="00F26DFB"/>
    <w:rsid w:val="00F27065"/>
    <w:rsid w:val="00F277E0"/>
    <w:rsid w:val="00F31D0E"/>
    <w:rsid w:val="00F3357F"/>
    <w:rsid w:val="00F347CB"/>
    <w:rsid w:val="00F35589"/>
    <w:rsid w:val="00F36A4A"/>
    <w:rsid w:val="00F36B3A"/>
    <w:rsid w:val="00F403DD"/>
    <w:rsid w:val="00F416CB"/>
    <w:rsid w:val="00F418A4"/>
    <w:rsid w:val="00F41CD0"/>
    <w:rsid w:val="00F420BB"/>
    <w:rsid w:val="00F45CFB"/>
    <w:rsid w:val="00F463FD"/>
    <w:rsid w:val="00F4668E"/>
    <w:rsid w:val="00F46CDB"/>
    <w:rsid w:val="00F4760F"/>
    <w:rsid w:val="00F5001F"/>
    <w:rsid w:val="00F53912"/>
    <w:rsid w:val="00F540B6"/>
    <w:rsid w:val="00F579CA"/>
    <w:rsid w:val="00F629BB"/>
    <w:rsid w:val="00F62F6A"/>
    <w:rsid w:val="00F6441B"/>
    <w:rsid w:val="00F6521A"/>
    <w:rsid w:val="00F655B3"/>
    <w:rsid w:val="00F65754"/>
    <w:rsid w:val="00F657B3"/>
    <w:rsid w:val="00F65BA8"/>
    <w:rsid w:val="00F65C62"/>
    <w:rsid w:val="00F66D77"/>
    <w:rsid w:val="00F70212"/>
    <w:rsid w:val="00F71CA3"/>
    <w:rsid w:val="00F73876"/>
    <w:rsid w:val="00F74E57"/>
    <w:rsid w:val="00F7507C"/>
    <w:rsid w:val="00F75CE5"/>
    <w:rsid w:val="00F767E0"/>
    <w:rsid w:val="00F76DF7"/>
    <w:rsid w:val="00F76FE8"/>
    <w:rsid w:val="00F818C4"/>
    <w:rsid w:val="00F825CF"/>
    <w:rsid w:val="00F83908"/>
    <w:rsid w:val="00F8395B"/>
    <w:rsid w:val="00F84346"/>
    <w:rsid w:val="00F846EA"/>
    <w:rsid w:val="00F860B2"/>
    <w:rsid w:val="00F8784A"/>
    <w:rsid w:val="00F922F1"/>
    <w:rsid w:val="00F93E60"/>
    <w:rsid w:val="00F93FA2"/>
    <w:rsid w:val="00F94981"/>
    <w:rsid w:val="00F94FD6"/>
    <w:rsid w:val="00F95065"/>
    <w:rsid w:val="00F95DED"/>
    <w:rsid w:val="00FA12ED"/>
    <w:rsid w:val="00FA3366"/>
    <w:rsid w:val="00FA4F27"/>
    <w:rsid w:val="00FA50F4"/>
    <w:rsid w:val="00FA5B50"/>
    <w:rsid w:val="00FB02B9"/>
    <w:rsid w:val="00FB034C"/>
    <w:rsid w:val="00FB0FDC"/>
    <w:rsid w:val="00FB130F"/>
    <w:rsid w:val="00FB1A0C"/>
    <w:rsid w:val="00FB2C97"/>
    <w:rsid w:val="00FB5586"/>
    <w:rsid w:val="00FB62EA"/>
    <w:rsid w:val="00FC00B7"/>
    <w:rsid w:val="00FC095B"/>
    <w:rsid w:val="00FC0DEB"/>
    <w:rsid w:val="00FC1789"/>
    <w:rsid w:val="00FC217C"/>
    <w:rsid w:val="00FC4767"/>
    <w:rsid w:val="00FC58C3"/>
    <w:rsid w:val="00FC6A2E"/>
    <w:rsid w:val="00FC7612"/>
    <w:rsid w:val="00FC7980"/>
    <w:rsid w:val="00FD1D5D"/>
    <w:rsid w:val="00FD2144"/>
    <w:rsid w:val="00FD2D3C"/>
    <w:rsid w:val="00FD44D6"/>
    <w:rsid w:val="00FD4A98"/>
    <w:rsid w:val="00FD4E86"/>
    <w:rsid w:val="00FD54ED"/>
    <w:rsid w:val="00FD5F97"/>
    <w:rsid w:val="00FD6270"/>
    <w:rsid w:val="00FD7473"/>
    <w:rsid w:val="00FE4CB8"/>
    <w:rsid w:val="00FF03E9"/>
    <w:rsid w:val="00FF2574"/>
    <w:rsid w:val="00FF3969"/>
    <w:rsid w:val="00FF4FFC"/>
    <w:rsid w:val="00FF5613"/>
    <w:rsid w:val="00FF61CC"/>
    <w:rsid w:val="00FF67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64100"/>
  <w15:chartTrackingRefBased/>
  <w15:docId w15:val="{6C3EEDD8-EFC2-4999-9109-3E4D0C309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7F65"/>
    <w:rPr>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E47F65"/>
    <w:pPr>
      <w:ind w:left="720"/>
      <w:contextualSpacing/>
    </w:pPr>
  </w:style>
  <w:style w:type="character" w:styleId="a5">
    <w:name w:val="annotation reference"/>
    <w:basedOn w:val="a0"/>
    <w:uiPriority w:val="99"/>
    <w:semiHidden/>
    <w:unhideWhenUsed/>
    <w:rsid w:val="00E47F65"/>
    <w:rPr>
      <w:sz w:val="16"/>
      <w:szCs w:val="16"/>
    </w:rPr>
  </w:style>
  <w:style w:type="paragraph" w:styleId="a6">
    <w:name w:val="caption"/>
    <w:basedOn w:val="a"/>
    <w:next w:val="a"/>
    <w:uiPriority w:val="35"/>
    <w:unhideWhenUsed/>
    <w:qFormat/>
    <w:rsid w:val="00E47F65"/>
    <w:pPr>
      <w:spacing w:after="200" w:line="240" w:lineRule="auto"/>
    </w:pPr>
    <w:rPr>
      <w:rFonts w:ascii="Times New Roman" w:hAnsi="Times New Roman"/>
      <w:b/>
      <w:iCs/>
      <w:color w:val="000000" w:themeColor="text1"/>
      <w:sz w:val="20"/>
      <w:szCs w:val="18"/>
    </w:rPr>
  </w:style>
  <w:style w:type="paragraph" w:styleId="a7">
    <w:name w:val="header"/>
    <w:basedOn w:val="a"/>
    <w:link w:val="a8"/>
    <w:uiPriority w:val="99"/>
    <w:unhideWhenUsed/>
    <w:rsid w:val="00E47F65"/>
    <w:pPr>
      <w:tabs>
        <w:tab w:val="center" w:pos="4680"/>
        <w:tab w:val="right" w:pos="9360"/>
      </w:tabs>
      <w:spacing w:after="0" w:line="240" w:lineRule="auto"/>
    </w:pPr>
  </w:style>
  <w:style w:type="character" w:customStyle="1" w:styleId="a8">
    <w:name w:val="页眉 字符"/>
    <w:basedOn w:val="a0"/>
    <w:link w:val="a7"/>
    <w:uiPriority w:val="99"/>
    <w:rsid w:val="00E47F65"/>
    <w:rPr>
      <w:lang w:eastAsia="zh-CN"/>
    </w:rPr>
  </w:style>
  <w:style w:type="paragraph" w:styleId="a9">
    <w:name w:val="footer"/>
    <w:basedOn w:val="a"/>
    <w:link w:val="aa"/>
    <w:uiPriority w:val="99"/>
    <w:unhideWhenUsed/>
    <w:rsid w:val="00E47F65"/>
    <w:pPr>
      <w:tabs>
        <w:tab w:val="center" w:pos="4680"/>
        <w:tab w:val="right" w:pos="9360"/>
      </w:tabs>
      <w:spacing w:after="0" w:line="240" w:lineRule="auto"/>
    </w:pPr>
  </w:style>
  <w:style w:type="character" w:customStyle="1" w:styleId="aa">
    <w:name w:val="页脚 字符"/>
    <w:basedOn w:val="a0"/>
    <w:link w:val="a9"/>
    <w:uiPriority w:val="99"/>
    <w:rsid w:val="00E47F65"/>
    <w:rPr>
      <w:lang w:eastAsia="zh-CN"/>
    </w:rPr>
  </w:style>
  <w:style w:type="paragraph" w:customStyle="1" w:styleId="EndNoteBibliographyTitle">
    <w:name w:val="EndNote Bibliography Title"/>
    <w:basedOn w:val="a"/>
    <w:link w:val="EndNoteBibliographyTitleChar"/>
    <w:rsid w:val="00C95BC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C95BC8"/>
    <w:rPr>
      <w:rFonts w:ascii="Times New Roman" w:hAnsi="Times New Roman" w:cs="Times New Roman"/>
      <w:noProof/>
      <w:sz w:val="24"/>
      <w:lang w:eastAsia="zh-CN"/>
    </w:rPr>
  </w:style>
  <w:style w:type="paragraph" w:customStyle="1" w:styleId="EndNoteBibliography">
    <w:name w:val="EndNote Bibliography"/>
    <w:basedOn w:val="a"/>
    <w:link w:val="EndNoteBibliographyChar"/>
    <w:rsid w:val="00C95BC8"/>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a0"/>
    <w:link w:val="EndNoteBibliography"/>
    <w:rsid w:val="00C95BC8"/>
    <w:rPr>
      <w:rFonts w:ascii="Times New Roman" w:hAnsi="Times New Roman" w:cs="Times New Roman"/>
      <w:noProof/>
      <w:sz w:val="24"/>
      <w:lang w:eastAsia="zh-CN"/>
    </w:rPr>
  </w:style>
  <w:style w:type="paragraph" w:styleId="ab">
    <w:name w:val="annotation text"/>
    <w:basedOn w:val="a"/>
    <w:link w:val="ac"/>
    <w:uiPriority w:val="99"/>
    <w:unhideWhenUsed/>
    <w:rsid w:val="00E907F1"/>
    <w:pPr>
      <w:spacing w:line="240" w:lineRule="auto"/>
    </w:pPr>
    <w:rPr>
      <w:sz w:val="20"/>
      <w:szCs w:val="20"/>
    </w:rPr>
  </w:style>
  <w:style w:type="character" w:customStyle="1" w:styleId="ac">
    <w:name w:val="批注文字 字符"/>
    <w:basedOn w:val="a0"/>
    <w:link w:val="ab"/>
    <w:uiPriority w:val="99"/>
    <w:rsid w:val="00E907F1"/>
    <w:rPr>
      <w:sz w:val="20"/>
      <w:szCs w:val="20"/>
      <w:lang w:eastAsia="zh-CN"/>
    </w:rPr>
  </w:style>
  <w:style w:type="paragraph" w:styleId="ad">
    <w:name w:val="annotation subject"/>
    <w:basedOn w:val="ab"/>
    <w:next w:val="ab"/>
    <w:link w:val="ae"/>
    <w:uiPriority w:val="99"/>
    <w:semiHidden/>
    <w:unhideWhenUsed/>
    <w:rsid w:val="00E907F1"/>
    <w:rPr>
      <w:b/>
      <w:bCs/>
    </w:rPr>
  </w:style>
  <w:style w:type="character" w:customStyle="1" w:styleId="ae">
    <w:name w:val="批注主题 字符"/>
    <w:basedOn w:val="ac"/>
    <w:link w:val="ad"/>
    <w:uiPriority w:val="99"/>
    <w:semiHidden/>
    <w:rsid w:val="00E907F1"/>
    <w:rPr>
      <w:b/>
      <w:bCs/>
      <w:sz w:val="20"/>
      <w:szCs w:val="20"/>
      <w:lang w:eastAsia="zh-CN"/>
    </w:rPr>
  </w:style>
  <w:style w:type="paragraph" w:styleId="af">
    <w:name w:val="Balloon Text"/>
    <w:basedOn w:val="a"/>
    <w:link w:val="af0"/>
    <w:uiPriority w:val="99"/>
    <w:semiHidden/>
    <w:unhideWhenUsed/>
    <w:rsid w:val="00E907F1"/>
    <w:pPr>
      <w:spacing w:after="0" w:line="240" w:lineRule="auto"/>
    </w:pPr>
    <w:rPr>
      <w:rFonts w:ascii="Segoe UI" w:hAnsi="Segoe UI" w:cs="Segoe UI"/>
      <w:sz w:val="18"/>
      <w:szCs w:val="18"/>
    </w:rPr>
  </w:style>
  <w:style w:type="character" w:customStyle="1" w:styleId="af0">
    <w:name w:val="批注框文本 字符"/>
    <w:basedOn w:val="a0"/>
    <w:link w:val="af"/>
    <w:uiPriority w:val="99"/>
    <w:semiHidden/>
    <w:rsid w:val="00E907F1"/>
    <w:rPr>
      <w:rFonts w:ascii="Segoe UI" w:hAnsi="Segoe UI" w:cs="Segoe UI"/>
      <w:sz w:val="18"/>
      <w:szCs w:val="18"/>
      <w:lang w:eastAsia="zh-CN"/>
    </w:rPr>
  </w:style>
  <w:style w:type="character" w:customStyle="1" w:styleId="a4">
    <w:name w:val="列表段落 字符"/>
    <w:basedOn w:val="a0"/>
    <w:link w:val="a3"/>
    <w:uiPriority w:val="34"/>
    <w:rsid w:val="00C609A9"/>
    <w:rPr>
      <w:lang w:eastAsia="zh-CN"/>
    </w:rPr>
  </w:style>
  <w:style w:type="character" w:styleId="af1">
    <w:name w:val="Hyperlink"/>
    <w:basedOn w:val="a0"/>
    <w:uiPriority w:val="99"/>
    <w:unhideWhenUsed/>
    <w:rsid w:val="00993FEF"/>
    <w:rPr>
      <w:color w:val="0000FF"/>
      <w:u w:val="single"/>
    </w:rPr>
  </w:style>
  <w:style w:type="paragraph" w:styleId="af2">
    <w:name w:val="Revision"/>
    <w:hidden/>
    <w:uiPriority w:val="99"/>
    <w:semiHidden/>
    <w:rsid w:val="00C7258B"/>
    <w:pPr>
      <w:spacing w:after="0" w:line="240" w:lineRule="auto"/>
    </w:pPr>
    <w:rPr>
      <w:lang w:eastAsia="zh-CN"/>
    </w:rPr>
  </w:style>
  <w:style w:type="character" w:styleId="af3">
    <w:name w:val="FollowedHyperlink"/>
    <w:basedOn w:val="a0"/>
    <w:uiPriority w:val="99"/>
    <w:semiHidden/>
    <w:unhideWhenUsed/>
    <w:rsid w:val="00134E83"/>
    <w:rPr>
      <w:color w:val="954F72" w:themeColor="followedHyperlink"/>
      <w:u w:val="single"/>
    </w:rPr>
  </w:style>
  <w:style w:type="table" w:styleId="af4">
    <w:name w:val="Table Grid"/>
    <w:basedOn w:val="a1"/>
    <w:uiPriority w:val="39"/>
    <w:rsid w:val="00EB4A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8477B1"/>
    <w:rPr>
      <w:color w:val="605E5C"/>
      <w:shd w:val="clear" w:color="auto" w:fill="E1DFDD"/>
    </w:rPr>
  </w:style>
  <w:style w:type="character" w:customStyle="1" w:styleId="UnresolvedMention2">
    <w:name w:val="Unresolved Mention2"/>
    <w:basedOn w:val="a0"/>
    <w:uiPriority w:val="99"/>
    <w:semiHidden/>
    <w:unhideWhenUsed/>
    <w:rsid w:val="003339A7"/>
    <w:rPr>
      <w:color w:val="605E5C"/>
      <w:shd w:val="clear" w:color="auto" w:fill="E1DFDD"/>
    </w:rPr>
  </w:style>
  <w:style w:type="character" w:styleId="af5">
    <w:name w:val="Unresolved Mention"/>
    <w:basedOn w:val="a0"/>
    <w:uiPriority w:val="99"/>
    <w:semiHidden/>
    <w:unhideWhenUsed/>
    <w:rsid w:val="00B829A5"/>
    <w:rPr>
      <w:color w:val="605E5C"/>
      <w:shd w:val="clear" w:color="auto" w:fill="E1DFDD"/>
    </w:rPr>
  </w:style>
  <w:style w:type="paragraph" w:styleId="af6">
    <w:name w:val="Body Text"/>
    <w:basedOn w:val="a"/>
    <w:link w:val="af7"/>
    <w:uiPriority w:val="1"/>
    <w:qFormat/>
    <w:rsid w:val="00D303AB"/>
    <w:pPr>
      <w:widowControl w:val="0"/>
      <w:spacing w:after="0" w:line="240" w:lineRule="auto"/>
      <w:ind w:left="110"/>
    </w:pPr>
    <w:rPr>
      <w:rFonts w:ascii="Times New Roman" w:eastAsia="Times New Roman" w:hAnsi="Times New Roman" w:cs="Times New Roman"/>
      <w:sz w:val="23"/>
      <w:szCs w:val="23"/>
      <w:lang w:val="x-none" w:eastAsia="x-none"/>
    </w:rPr>
  </w:style>
  <w:style w:type="character" w:customStyle="1" w:styleId="af7">
    <w:name w:val="正文文本 字符"/>
    <w:basedOn w:val="a0"/>
    <w:link w:val="af6"/>
    <w:uiPriority w:val="1"/>
    <w:rsid w:val="00D303AB"/>
    <w:rPr>
      <w:rFonts w:ascii="Times New Roman" w:eastAsia="Times New Roman" w:hAnsi="Times New Roman" w:cs="Times New Roman"/>
      <w:sz w:val="23"/>
      <w:szCs w:val="23"/>
      <w:lang w:val="x-none" w:eastAsia="x-none"/>
    </w:rPr>
  </w:style>
  <w:style w:type="table" w:customStyle="1" w:styleId="TableGrid1">
    <w:name w:val="Table Grid1"/>
    <w:basedOn w:val="a1"/>
    <w:next w:val="af4"/>
    <w:uiPriority w:val="39"/>
    <w:rsid w:val="0098313A"/>
    <w:pPr>
      <w:spacing w:after="0" w:line="240" w:lineRule="auto"/>
    </w:pPr>
    <w:rPr>
      <w:rFonts w:eastAsia="PMingLiU"/>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4818541">
      <w:bodyDiv w:val="1"/>
      <w:marLeft w:val="0"/>
      <w:marRight w:val="0"/>
      <w:marTop w:val="0"/>
      <w:marBottom w:val="0"/>
      <w:divBdr>
        <w:top w:val="none" w:sz="0" w:space="0" w:color="auto"/>
        <w:left w:val="none" w:sz="0" w:space="0" w:color="auto"/>
        <w:bottom w:val="none" w:sz="0" w:space="0" w:color="auto"/>
        <w:right w:val="none" w:sz="0" w:space="0" w:color="auto"/>
      </w:divBdr>
    </w:div>
    <w:div w:id="1248269316">
      <w:bodyDiv w:val="1"/>
      <w:marLeft w:val="0"/>
      <w:marRight w:val="0"/>
      <w:marTop w:val="0"/>
      <w:marBottom w:val="0"/>
      <w:divBdr>
        <w:top w:val="none" w:sz="0" w:space="0" w:color="auto"/>
        <w:left w:val="none" w:sz="0" w:space="0" w:color="auto"/>
        <w:bottom w:val="none" w:sz="0" w:space="0" w:color="auto"/>
        <w:right w:val="none" w:sz="0" w:space="0" w:color="auto"/>
      </w:divBdr>
    </w:div>
    <w:div w:id="1339886004">
      <w:bodyDiv w:val="1"/>
      <w:marLeft w:val="0"/>
      <w:marRight w:val="0"/>
      <w:marTop w:val="0"/>
      <w:marBottom w:val="0"/>
      <w:divBdr>
        <w:top w:val="none" w:sz="0" w:space="0" w:color="auto"/>
        <w:left w:val="none" w:sz="0" w:space="0" w:color="auto"/>
        <w:bottom w:val="none" w:sz="0" w:space="0" w:color="auto"/>
        <w:right w:val="none" w:sz="0" w:space="0" w:color="auto"/>
      </w:divBdr>
    </w:div>
    <w:div w:id="1464227900">
      <w:bodyDiv w:val="1"/>
      <w:marLeft w:val="0"/>
      <w:marRight w:val="0"/>
      <w:marTop w:val="0"/>
      <w:marBottom w:val="0"/>
      <w:divBdr>
        <w:top w:val="none" w:sz="0" w:space="0" w:color="auto"/>
        <w:left w:val="none" w:sz="0" w:space="0" w:color="auto"/>
        <w:bottom w:val="none" w:sz="0" w:space="0" w:color="auto"/>
        <w:right w:val="none" w:sz="0" w:space="0" w:color="auto"/>
      </w:divBdr>
    </w:div>
    <w:div w:id="1487012787">
      <w:bodyDiv w:val="1"/>
      <w:marLeft w:val="0"/>
      <w:marRight w:val="0"/>
      <w:marTop w:val="0"/>
      <w:marBottom w:val="0"/>
      <w:divBdr>
        <w:top w:val="none" w:sz="0" w:space="0" w:color="auto"/>
        <w:left w:val="none" w:sz="0" w:space="0" w:color="auto"/>
        <w:bottom w:val="none" w:sz="0" w:space="0" w:color="auto"/>
        <w:right w:val="none" w:sz="0" w:space="0" w:color="auto"/>
      </w:divBdr>
    </w:div>
    <w:div w:id="1698505862">
      <w:bodyDiv w:val="1"/>
      <w:marLeft w:val="0"/>
      <w:marRight w:val="0"/>
      <w:marTop w:val="0"/>
      <w:marBottom w:val="0"/>
      <w:divBdr>
        <w:top w:val="none" w:sz="0" w:space="0" w:color="auto"/>
        <w:left w:val="none" w:sz="0" w:space="0" w:color="auto"/>
        <w:bottom w:val="none" w:sz="0" w:space="0" w:color="auto"/>
        <w:right w:val="none" w:sz="0" w:space="0" w:color="auto"/>
      </w:divBdr>
    </w:div>
    <w:div w:id="1844739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ovidgraph.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Y18</b:Tag>
    <b:SourceType>ArticleInAPeriodical</b:SourceType>
    <b:Guid>{915C5CD2-040B-4B84-8F2C-005DE21966B5}</b:Guid>
    <b:Title>Temporal motifs in heterogeneous information networks</b:Title>
    <b:Year>2018</b:Year>
    <b:Author>
      <b:Author>
        <b:NameList>
          <b:Person>
            <b:Last>Li</b:Last>
            <b:First>Yuchen</b:First>
          </b:Person>
          <b:Person>
            <b:Last>Lou</b:Last>
            <b:First>Zhengzhi</b:First>
          </b:Person>
          <b:Person>
            <b:Last>Shi</b:Last>
            <b:First>Yu</b:First>
          </b:Person>
          <b:Person>
            <b:Last>Han</b:Last>
            <b:First>Jiawei</b:First>
          </b:Person>
        </b:NameList>
      </b:Author>
    </b:Author>
    <b:PeriodicalTitle>SIGKDD</b:PeriodicalTitle>
    <b:RefOrder>1</b:RefOrder>
  </b:Source>
</b:Sources>
</file>

<file path=customXml/itemProps1.xml><?xml version="1.0" encoding="utf-8"?>
<ds:datastoreItem xmlns:ds="http://schemas.openxmlformats.org/officeDocument/2006/customXml" ds:itemID="{213D7FE2-62A4-42AA-8E23-A167B69BF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TotalTime>
  <Pages>16</Pages>
  <Words>5925</Words>
  <Characters>3377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W Chan</dc:creator>
  <cp:keywords/>
  <dc:description/>
  <cp:lastModifiedBy>晓东 李</cp:lastModifiedBy>
  <cp:revision>316</cp:revision>
  <dcterms:created xsi:type="dcterms:W3CDTF">2020-05-27T03:48:00Z</dcterms:created>
  <dcterms:modified xsi:type="dcterms:W3CDTF">2020-06-10T09:12:00Z</dcterms:modified>
</cp:coreProperties>
</file>